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1643" w:rsidRPr="00911670" w:rsidRDefault="00C81643" w:rsidP="00C81643">
      <w:pPr>
        <w:spacing w:line="480" w:lineRule="auto"/>
        <w:rPr>
          <w:b/>
          <w:sz w:val="28"/>
          <w:szCs w:val="28"/>
        </w:rPr>
      </w:pPr>
      <w:r w:rsidRPr="00911670">
        <w:rPr>
          <w:b/>
          <w:sz w:val="28"/>
          <w:szCs w:val="28"/>
        </w:rPr>
        <w:t xml:space="preserve">Title: </w:t>
      </w:r>
      <w:bookmarkStart w:id="0" w:name="_GoBack"/>
      <w:r w:rsidRPr="00911670">
        <w:rPr>
          <w:b/>
          <w:sz w:val="28"/>
          <w:szCs w:val="28"/>
        </w:rPr>
        <w:t xml:space="preserve">Guidance for </w:t>
      </w:r>
      <w:r w:rsidRPr="00911670">
        <w:rPr>
          <w:b/>
          <w:sz w:val="28"/>
          <w:szCs w:val="28"/>
          <w:lang w:val="en-US"/>
        </w:rPr>
        <w:t xml:space="preserve">studies evaluating the accuracy of </w:t>
      </w:r>
      <w:r w:rsidRPr="00911670">
        <w:rPr>
          <w:b/>
          <w:sz w:val="28"/>
          <w:szCs w:val="28"/>
        </w:rPr>
        <w:t xml:space="preserve">tuberculosis triage tests </w:t>
      </w:r>
    </w:p>
    <w:bookmarkEnd w:id="0"/>
    <w:p w:rsidR="00C81643" w:rsidRPr="00911670" w:rsidRDefault="00C81643" w:rsidP="008439AD">
      <w:pPr>
        <w:spacing w:line="480" w:lineRule="auto"/>
        <w:outlineLvl w:val="0"/>
        <w:rPr>
          <w:b/>
          <w:sz w:val="28"/>
          <w:szCs w:val="28"/>
        </w:rPr>
      </w:pPr>
      <w:r w:rsidRPr="00911670">
        <w:rPr>
          <w:b/>
          <w:sz w:val="28"/>
          <w:szCs w:val="28"/>
        </w:rPr>
        <w:t xml:space="preserve">Running Title: Study guidance for TB Triage Tests </w:t>
      </w:r>
    </w:p>
    <w:p w:rsidR="00911670" w:rsidRPr="00911670" w:rsidRDefault="00911670" w:rsidP="008439AD">
      <w:pPr>
        <w:spacing w:line="480" w:lineRule="auto"/>
        <w:outlineLvl w:val="0"/>
        <w:rPr>
          <w:b/>
          <w:szCs w:val="24"/>
        </w:rPr>
      </w:pPr>
    </w:p>
    <w:p w:rsidR="009802DF" w:rsidRPr="009802DF" w:rsidRDefault="000855E0" w:rsidP="009802DF">
      <w:pPr>
        <w:spacing w:line="480" w:lineRule="auto"/>
        <w:rPr>
          <w:vertAlign w:val="superscript"/>
        </w:rPr>
      </w:pPr>
      <w:r w:rsidRPr="00C81643">
        <w:t>Ruvandhi R. Nathavitharana</w:t>
      </w:r>
      <w:r w:rsidR="005511FE">
        <w:rPr>
          <w:vertAlign w:val="superscript"/>
        </w:rPr>
        <w:t>1</w:t>
      </w:r>
      <w:r w:rsidRPr="00C81643">
        <w:t>, Christina Yoon</w:t>
      </w:r>
      <w:r w:rsidR="005511FE">
        <w:rPr>
          <w:vertAlign w:val="superscript"/>
        </w:rPr>
        <w:t>2</w:t>
      </w:r>
      <w:r w:rsidRPr="00C81643">
        <w:t>, Peter MacPherson</w:t>
      </w:r>
      <w:r w:rsidR="005511FE">
        <w:rPr>
          <w:vertAlign w:val="superscript"/>
        </w:rPr>
        <w:t>3</w:t>
      </w:r>
      <w:r w:rsidR="008E3339">
        <w:rPr>
          <w:vertAlign w:val="superscript"/>
        </w:rPr>
        <w:t>,4</w:t>
      </w:r>
      <w:r w:rsidRPr="00C81643">
        <w:t xml:space="preserve">, David </w:t>
      </w:r>
      <w:r w:rsidR="008439AD">
        <w:t xml:space="preserve">W. </w:t>
      </w:r>
      <w:r w:rsidRPr="00C81643">
        <w:t>Dowdy</w:t>
      </w:r>
      <w:r w:rsidR="008E3339">
        <w:rPr>
          <w:vertAlign w:val="superscript"/>
        </w:rPr>
        <w:t>5</w:t>
      </w:r>
      <w:r w:rsidRPr="00C81643">
        <w:t>, Adithya Cattamanchi</w:t>
      </w:r>
      <w:r w:rsidR="005511FE">
        <w:rPr>
          <w:vertAlign w:val="superscript"/>
        </w:rPr>
        <w:t>2</w:t>
      </w:r>
      <w:r w:rsidR="008E3339">
        <w:rPr>
          <w:vertAlign w:val="superscript"/>
        </w:rPr>
        <w:t>,6</w:t>
      </w:r>
      <w:r w:rsidRPr="00C81643">
        <w:t>, Akos Somoskovi</w:t>
      </w:r>
      <w:r w:rsidR="008E3339">
        <w:rPr>
          <w:vertAlign w:val="superscript"/>
        </w:rPr>
        <w:t>7</w:t>
      </w:r>
      <w:r w:rsidRPr="00C81643">
        <w:t xml:space="preserve">, </w:t>
      </w:r>
      <w:r w:rsidR="00C81643" w:rsidRPr="00C81643">
        <w:t>Tobias Broger</w:t>
      </w:r>
      <w:r w:rsidR="009802DF">
        <w:rPr>
          <w:vertAlign w:val="superscript"/>
        </w:rPr>
        <w:t>8</w:t>
      </w:r>
      <w:r w:rsidR="00C81643" w:rsidRPr="00C81643">
        <w:t>, Tom H. M. Ottenhoff</w:t>
      </w:r>
      <w:r w:rsidR="009802DF">
        <w:rPr>
          <w:vertAlign w:val="superscript"/>
        </w:rPr>
        <w:t>9</w:t>
      </w:r>
      <w:r w:rsidR="00C81643" w:rsidRPr="00C81643">
        <w:t>, Nim</w:t>
      </w:r>
      <w:r w:rsidR="00152522">
        <w:t>alan Arinaminp</w:t>
      </w:r>
      <w:r w:rsidR="00C81643" w:rsidRPr="00C81643">
        <w:t>athy</w:t>
      </w:r>
      <w:r w:rsidR="009802DF">
        <w:rPr>
          <w:vertAlign w:val="superscript"/>
        </w:rPr>
        <w:t>10</w:t>
      </w:r>
      <w:r w:rsidR="00C81643" w:rsidRPr="00C81643">
        <w:t>, Knut Lonnroth</w:t>
      </w:r>
      <w:r w:rsidR="009802DF">
        <w:rPr>
          <w:vertAlign w:val="superscript"/>
        </w:rPr>
        <w:t>11</w:t>
      </w:r>
      <w:r w:rsidR="00C81643" w:rsidRPr="00C81643">
        <w:t>, Klaus Reither</w:t>
      </w:r>
      <w:r w:rsidR="005511FE">
        <w:rPr>
          <w:vertAlign w:val="superscript"/>
        </w:rPr>
        <w:t>1</w:t>
      </w:r>
      <w:r w:rsidR="009802DF">
        <w:rPr>
          <w:vertAlign w:val="superscript"/>
        </w:rPr>
        <w:t>2</w:t>
      </w:r>
      <w:r w:rsidR="008439AD">
        <w:rPr>
          <w:vertAlign w:val="superscript"/>
        </w:rPr>
        <w:t>,1</w:t>
      </w:r>
      <w:r w:rsidR="009802DF">
        <w:rPr>
          <w:vertAlign w:val="superscript"/>
        </w:rPr>
        <w:t>3</w:t>
      </w:r>
      <w:r w:rsidR="00C81643" w:rsidRPr="00C81643">
        <w:t>, Frank Cobelens</w:t>
      </w:r>
      <w:r w:rsidR="005511FE">
        <w:rPr>
          <w:vertAlign w:val="superscript"/>
        </w:rPr>
        <w:t>1</w:t>
      </w:r>
      <w:r w:rsidR="009802DF">
        <w:rPr>
          <w:vertAlign w:val="superscript"/>
        </w:rPr>
        <w:t>4</w:t>
      </w:r>
      <w:r w:rsidR="00C81643" w:rsidRPr="00C81643">
        <w:t>, Christopher Gilpin</w:t>
      </w:r>
      <w:r w:rsidR="005511FE">
        <w:rPr>
          <w:vertAlign w:val="superscript"/>
        </w:rPr>
        <w:t>1</w:t>
      </w:r>
      <w:r w:rsidR="009802DF">
        <w:rPr>
          <w:vertAlign w:val="superscript"/>
        </w:rPr>
        <w:t>5</w:t>
      </w:r>
      <w:r w:rsidR="00C81643" w:rsidRPr="00C81643">
        <w:t>,</w:t>
      </w:r>
      <w:r w:rsidRPr="00C81643">
        <w:t xml:space="preserve"> Claudia M. Denkinger</w:t>
      </w:r>
      <w:r w:rsidR="009802DF">
        <w:rPr>
          <w:vertAlign w:val="superscript"/>
        </w:rPr>
        <w:t>8</w:t>
      </w:r>
      <w:r w:rsidR="00B9774B">
        <w:rPr>
          <w:vertAlign w:val="superscript"/>
        </w:rPr>
        <w:t>,1</w:t>
      </w:r>
      <w:r w:rsidR="009802DF">
        <w:rPr>
          <w:vertAlign w:val="superscript"/>
        </w:rPr>
        <w:t>6</w:t>
      </w:r>
      <w:r w:rsidRPr="00C81643">
        <w:t>, Samuel G. Schumacher</w:t>
      </w:r>
      <w:r w:rsidR="009802DF">
        <w:rPr>
          <w:vertAlign w:val="superscript"/>
        </w:rPr>
        <w:t>16</w:t>
      </w:r>
    </w:p>
    <w:p w:rsidR="00454579" w:rsidRPr="00C81643" w:rsidRDefault="009802DF" w:rsidP="00C81643">
      <w:pPr>
        <w:rPr>
          <w:sz w:val="22"/>
        </w:rPr>
      </w:pPr>
      <w:r>
        <w:rPr>
          <w:sz w:val="22"/>
          <w:vertAlign w:val="superscript"/>
        </w:rPr>
        <w:t>1</w:t>
      </w:r>
      <w:r w:rsidR="00C81643" w:rsidRPr="00C81643">
        <w:rPr>
          <w:sz w:val="22"/>
        </w:rPr>
        <w:t>Department of Infectious Diseases, Beth Israel Deaconess Medical Center and Harvard Medical School, Boston, USA</w:t>
      </w:r>
    </w:p>
    <w:p w:rsidR="00152522" w:rsidRPr="00152522" w:rsidRDefault="005511FE" w:rsidP="00152522">
      <w:pPr>
        <w:rPr>
          <w:sz w:val="22"/>
        </w:rPr>
      </w:pPr>
      <w:r>
        <w:rPr>
          <w:sz w:val="22"/>
          <w:vertAlign w:val="superscript"/>
        </w:rPr>
        <w:t>2</w:t>
      </w:r>
      <w:r w:rsidR="00EF6BBF" w:rsidRPr="00EF6BBF">
        <w:rPr>
          <w:sz w:val="22"/>
        </w:rPr>
        <w:t>Division of Pulmonary and Critical Care Medicine, Department of</w:t>
      </w:r>
      <w:r w:rsidR="00EF6BBF">
        <w:rPr>
          <w:sz w:val="22"/>
        </w:rPr>
        <w:t xml:space="preserve"> </w:t>
      </w:r>
      <w:r w:rsidR="00EF6BBF" w:rsidRPr="00EF6BBF">
        <w:rPr>
          <w:sz w:val="22"/>
        </w:rPr>
        <w:t xml:space="preserve">Medicine, </w:t>
      </w:r>
      <w:r w:rsidR="008439AD">
        <w:rPr>
          <w:sz w:val="22"/>
        </w:rPr>
        <w:t xml:space="preserve">Zuckerberg </w:t>
      </w:r>
      <w:r w:rsidR="00EF6BBF" w:rsidRPr="00EF6BBF">
        <w:rPr>
          <w:sz w:val="22"/>
        </w:rPr>
        <w:t>San Francisco General Hospital, University</w:t>
      </w:r>
      <w:r w:rsidR="00152522">
        <w:rPr>
          <w:sz w:val="22"/>
        </w:rPr>
        <w:t xml:space="preserve"> of California, San Francisco, USA</w:t>
      </w:r>
      <w:r w:rsidR="008439AD">
        <w:rPr>
          <w:sz w:val="22"/>
        </w:rPr>
        <w:t xml:space="preserve"> 94110</w:t>
      </w:r>
    </w:p>
    <w:p w:rsidR="00152522" w:rsidRDefault="008439AD" w:rsidP="00152522">
      <w:pPr>
        <w:rPr>
          <w:sz w:val="22"/>
        </w:rPr>
      </w:pPr>
      <w:r>
        <w:rPr>
          <w:sz w:val="22"/>
          <w:vertAlign w:val="superscript"/>
        </w:rPr>
        <w:t>3</w:t>
      </w:r>
      <w:r>
        <w:rPr>
          <w:sz w:val="22"/>
        </w:rPr>
        <w:t xml:space="preserve">Department of Clinical Sciences, </w:t>
      </w:r>
      <w:r w:rsidR="00C81643" w:rsidRPr="008439AD">
        <w:rPr>
          <w:sz w:val="22"/>
        </w:rPr>
        <w:t>Liverpool</w:t>
      </w:r>
      <w:r w:rsidR="00C81643" w:rsidRPr="00C81643">
        <w:rPr>
          <w:sz w:val="22"/>
        </w:rPr>
        <w:t xml:space="preserve"> School of Tropical Medicine, Liverpool, UK</w:t>
      </w:r>
    </w:p>
    <w:p w:rsidR="008439AD" w:rsidRPr="008E3339" w:rsidRDefault="008E3339" w:rsidP="008E3339">
      <w:pPr>
        <w:rPr>
          <w:sz w:val="22"/>
        </w:rPr>
      </w:pPr>
      <w:r>
        <w:rPr>
          <w:sz w:val="22"/>
          <w:vertAlign w:val="superscript"/>
        </w:rPr>
        <w:t>4</w:t>
      </w:r>
      <w:r w:rsidR="008439AD" w:rsidRPr="008439AD">
        <w:rPr>
          <w:sz w:val="22"/>
        </w:rPr>
        <w:t>Malawi-Liverpool-Wellcome Trust Clinical Research Programme, Malawi</w:t>
      </w:r>
    </w:p>
    <w:p w:rsidR="00C81643" w:rsidRDefault="008E3339" w:rsidP="00152522">
      <w:pPr>
        <w:rPr>
          <w:sz w:val="22"/>
        </w:rPr>
      </w:pPr>
      <w:r>
        <w:rPr>
          <w:sz w:val="22"/>
          <w:vertAlign w:val="superscript"/>
        </w:rPr>
        <w:t>5</w:t>
      </w:r>
      <w:r w:rsidR="00152522" w:rsidRPr="00152522">
        <w:rPr>
          <w:sz w:val="22"/>
        </w:rPr>
        <w:t xml:space="preserve">Department of Epidemiology, Johns Hopkins Bloomberg School of Public Health, Baltimore, </w:t>
      </w:r>
      <w:r w:rsidR="00C81643" w:rsidRPr="00C81643">
        <w:rPr>
          <w:sz w:val="22"/>
        </w:rPr>
        <w:t>Maryland, USA</w:t>
      </w:r>
    </w:p>
    <w:p w:rsidR="008439AD" w:rsidRPr="00C81643" w:rsidRDefault="008439AD" w:rsidP="00152522">
      <w:pPr>
        <w:rPr>
          <w:sz w:val="22"/>
        </w:rPr>
      </w:pPr>
      <w:r>
        <w:rPr>
          <w:sz w:val="22"/>
          <w:vertAlign w:val="superscript"/>
        </w:rPr>
        <w:t>6</w:t>
      </w:r>
      <w:r w:rsidRPr="00EF6BBF">
        <w:rPr>
          <w:sz w:val="22"/>
        </w:rPr>
        <w:t>Center</w:t>
      </w:r>
      <w:r w:rsidR="004D17FC">
        <w:rPr>
          <w:sz w:val="22"/>
        </w:rPr>
        <w:t xml:space="preserve"> for Tuberculosis and Division of Pulmonary and Critical Care Medicine</w:t>
      </w:r>
      <w:r w:rsidRPr="00EF6BBF">
        <w:rPr>
          <w:sz w:val="22"/>
        </w:rPr>
        <w:t>,</w:t>
      </w:r>
      <w:r w:rsidR="00CE75B6">
        <w:rPr>
          <w:sz w:val="22"/>
        </w:rPr>
        <w:t xml:space="preserve"> </w:t>
      </w:r>
      <w:r>
        <w:rPr>
          <w:sz w:val="22"/>
        </w:rPr>
        <w:t>University of California San Francisco, USA 94612</w:t>
      </w:r>
    </w:p>
    <w:p w:rsidR="00C81643" w:rsidRPr="00C81643" w:rsidRDefault="008E3339" w:rsidP="00C81643">
      <w:pPr>
        <w:rPr>
          <w:sz w:val="22"/>
        </w:rPr>
      </w:pPr>
      <w:r>
        <w:rPr>
          <w:sz w:val="22"/>
          <w:vertAlign w:val="superscript"/>
        </w:rPr>
        <w:t>7</w:t>
      </w:r>
      <w:r w:rsidR="00152522">
        <w:rPr>
          <w:sz w:val="22"/>
        </w:rPr>
        <w:t>Intellectual Ventures Laboratory, Global Good Fund, Bellevue, Washington, USA</w:t>
      </w:r>
    </w:p>
    <w:p w:rsidR="00C81643" w:rsidRPr="00C81643" w:rsidRDefault="008E3339" w:rsidP="00C81643">
      <w:pPr>
        <w:rPr>
          <w:sz w:val="22"/>
        </w:rPr>
      </w:pPr>
      <w:r>
        <w:rPr>
          <w:sz w:val="22"/>
          <w:vertAlign w:val="superscript"/>
        </w:rPr>
        <w:t>8</w:t>
      </w:r>
      <w:r w:rsidR="00C81643" w:rsidRPr="00C81643">
        <w:rPr>
          <w:sz w:val="22"/>
        </w:rPr>
        <w:t>F</w:t>
      </w:r>
      <w:r w:rsidR="00152522">
        <w:rPr>
          <w:sz w:val="22"/>
        </w:rPr>
        <w:t>oundation for Innovative Diagnostics (F</w:t>
      </w:r>
      <w:r w:rsidR="00C81643" w:rsidRPr="00C81643">
        <w:rPr>
          <w:sz w:val="22"/>
        </w:rPr>
        <w:t>IND</w:t>
      </w:r>
      <w:r w:rsidR="00152522">
        <w:rPr>
          <w:sz w:val="22"/>
        </w:rPr>
        <w:t>)</w:t>
      </w:r>
      <w:r w:rsidR="00C81643" w:rsidRPr="00C81643">
        <w:rPr>
          <w:sz w:val="22"/>
        </w:rPr>
        <w:t>, Geneva, Switzerland</w:t>
      </w:r>
    </w:p>
    <w:p w:rsidR="008E3339" w:rsidRDefault="008E3339" w:rsidP="008E3339">
      <w:pPr>
        <w:rPr>
          <w:sz w:val="22"/>
        </w:rPr>
      </w:pPr>
      <w:r>
        <w:rPr>
          <w:sz w:val="22"/>
          <w:vertAlign w:val="superscript"/>
        </w:rPr>
        <w:t>9</w:t>
      </w:r>
      <w:r w:rsidR="00FB0C1C">
        <w:rPr>
          <w:sz w:val="22"/>
        </w:rPr>
        <w:t>Department of Infectious Diseases, Leiden University Medical Center, Leiden, The Netherlands</w:t>
      </w:r>
    </w:p>
    <w:p w:rsidR="00152522" w:rsidRPr="008E3339" w:rsidRDefault="008E3339" w:rsidP="008E3339">
      <w:pPr>
        <w:rPr>
          <w:sz w:val="22"/>
        </w:rPr>
      </w:pPr>
      <w:r>
        <w:rPr>
          <w:sz w:val="22"/>
          <w:vertAlign w:val="superscript"/>
        </w:rPr>
        <w:t>10</w:t>
      </w:r>
      <w:r w:rsidRPr="008E3339">
        <w:rPr>
          <w:sz w:val="22"/>
        </w:rPr>
        <w:t>MRC Centre for Global Infectious Disease Analysis</w:t>
      </w:r>
      <w:r w:rsidR="00152522" w:rsidRPr="00152522">
        <w:rPr>
          <w:sz w:val="22"/>
        </w:rPr>
        <w:t xml:space="preserve">, Department of Infectious Disease Epidemiology, Faculty of Medicine, Imperial College London </w:t>
      </w:r>
    </w:p>
    <w:p w:rsidR="00C81643" w:rsidRPr="00C81643" w:rsidRDefault="008439AD" w:rsidP="00152522">
      <w:pPr>
        <w:rPr>
          <w:sz w:val="22"/>
        </w:rPr>
      </w:pPr>
      <w:r>
        <w:rPr>
          <w:sz w:val="22"/>
          <w:vertAlign w:val="superscript"/>
        </w:rPr>
        <w:t>1</w:t>
      </w:r>
      <w:r w:rsidR="008E3339">
        <w:rPr>
          <w:sz w:val="22"/>
          <w:vertAlign w:val="superscript"/>
        </w:rPr>
        <w:t>1</w:t>
      </w:r>
      <w:r w:rsidR="00152522">
        <w:rPr>
          <w:sz w:val="22"/>
        </w:rPr>
        <w:t xml:space="preserve">Department of Public Health Sciences, </w:t>
      </w:r>
      <w:r w:rsidR="00C81643" w:rsidRPr="00C81643">
        <w:rPr>
          <w:sz w:val="22"/>
        </w:rPr>
        <w:t>Karolinska</w:t>
      </w:r>
      <w:r w:rsidR="00152522">
        <w:rPr>
          <w:sz w:val="22"/>
        </w:rPr>
        <w:t xml:space="preserve"> Instituet, Stockholm, Sweden</w:t>
      </w:r>
    </w:p>
    <w:p w:rsidR="00C81643" w:rsidRDefault="005511FE" w:rsidP="00C81643">
      <w:pPr>
        <w:rPr>
          <w:sz w:val="22"/>
        </w:rPr>
      </w:pPr>
      <w:r>
        <w:rPr>
          <w:sz w:val="22"/>
          <w:vertAlign w:val="superscript"/>
        </w:rPr>
        <w:t>1</w:t>
      </w:r>
      <w:r w:rsidR="008E3339">
        <w:rPr>
          <w:sz w:val="22"/>
          <w:vertAlign w:val="superscript"/>
        </w:rPr>
        <w:t>2</w:t>
      </w:r>
      <w:r w:rsidR="007B74F0">
        <w:rPr>
          <w:sz w:val="22"/>
        </w:rPr>
        <w:t>University of Basel</w:t>
      </w:r>
      <w:r w:rsidR="00152522">
        <w:rPr>
          <w:sz w:val="22"/>
        </w:rPr>
        <w:t>, Basel, Switzerland</w:t>
      </w:r>
    </w:p>
    <w:p w:rsidR="008439AD" w:rsidRDefault="008439AD" w:rsidP="00C81643">
      <w:pPr>
        <w:rPr>
          <w:sz w:val="22"/>
        </w:rPr>
      </w:pPr>
      <w:r>
        <w:rPr>
          <w:sz w:val="22"/>
          <w:vertAlign w:val="superscript"/>
        </w:rPr>
        <w:t>1</w:t>
      </w:r>
      <w:r w:rsidR="008E3339">
        <w:rPr>
          <w:sz w:val="22"/>
          <w:vertAlign w:val="superscript"/>
        </w:rPr>
        <w:t>3</w:t>
      </w:r>
      <w:r>
        <w:rPr>
          <w:sz w:val="22"/>
        </w:rPr>
        <w:t>Department of Medicine, Swiss Tropical and Public Health Institute, Basel, Switzerland</w:t>
      </w:r>
    </w:p>
    <w:p w:rsidR="00152522" w:rsidRDefault="005511FE" w:rsidP="00152522">
      <w:pPr>
        <w:rPr>
          <w:sz w:val="22"/>
        </w:rPr>
      </w:pPr>
      <w:r>
        <w:rPr>
          <w:sz w:val="22"/>
          <w:vertAlign w:val="superscript"/>
        </w:rPr>
        <w:t>1</w:t>
      </w:r>
      <w:r w:rsidR="008E3339">
        <w:rPr>
          <w:sz w:val="22"/>
          <w:vertAlign w:val="superscript"/>
        </w:rPr>
        <w:t>4</w:t>
      </w:r>
      <w:r w:rsidR="00152522">
        <w:rPr>
          <w:sz w:val="22"/>
        </w:rPr>
        <w:t>D</w:t>
      </w:r>
      <w:r w:rsidR="00152522" w:rsidRPr="00152522">
        <w:rPr>
          <w:sz w:val="22"/>
        </w:rPr>
        <w:t>epartment of Global Health, Amsterdam UMC, University of Amsterdam</w:t>
      </w:r>
      <w:r w:rsidR="00152522">
        <w:rPr>
          <w:sz w:val="22"/>
        </w:rPr>
        <w:t xml:space="preserve">, </w:t>
      </w:r>
      <w:r w:rsidR="00FB0C1C">
        <w:rPr>
          <w:sz w:val="22"/>
        </w:rPr>
        <w:t xml:space="preserve">The </w:t>
      </w:r>
      <w:r w:rsidR="00152522">
        <w:rPr>
          <w:sz w:val="22"/>
        </w:rPr>
        <w:t>Netherlands</w:t>
      </w:r>
    </w:p>
    <w:p w:rsidR="00492CE7" w:rsidRDefault="005511FE" w:rsidP="005511FE">
      <w:pPr>
        <w:rPr>
          <w:sz w:val="22"/>
        </w:rPr>
      </w:pPr>
      <w:r>
        <w:rPr>
          <w:sz w:val="22"/>
          <w:vertAlign w:val="superscript"/>
        </w:rPr>
        <w:t>1</w:t>
      </w:r>
      <w:r w:rsidR="008E3339">
        <w:rPr>
          <w:sz w:val="22"/>
          <w:vertAlign w:val="superscript"/>
        </w:rPr>
        <w:t>5</w:t>
      </w:r>
      <w:r w:rsidR="00C81643">
        <w:rPr>
          <w:sz w:val="22"/>
        </w:rPr>
        <w:t>World Health Organization, Geneva, Switzerland</w:t>
      </w:r>
    </w:p>
    <w:p w:rsidR="005511FE" w:rsidRDefault="00B9774B" w:rsidP="005511FE">
      <w:pPr>
        <w:rPr>
          <w:sz w:val="22"/>
        </w:rPr>
      </w:pPr>
      <w:r>
        <w:rPr>
          <w:sz w:val="22"/>
          <w:vertAlign w:val="superscript"/>
        </w:rPr>
        <w:t>1</w:t>
      </w:r>
      <w:r w:rsidR="008E3339">
        <w:rPr>
          <w:sz w:val="22"/>
          <w:vertAlign w:val="superscript"/>
        </w:rPr>
        <w:t>6</w:t>
      </w:r>
      <w:r>
        <w:rPr>
          <w:sz w:val="22"/>
        </w:rPr>
        <w:t>Center of Infectious Diseases, University of Heidelberg, Germany</w:t>
      </w:r>
    </w:p>
    <w:p w:rsidR="00911670" w:rsidRPr="005511FE" w:rsidRDefault="00911670" w:rsidP="005511FE">
      <w:pPr>
        <w:rPr>
          <w:sz w:val="22"/>
        </w:rPr>
      </w:pPr>
    </w:p>
    <w:p w:rsidR="00BE7B02" w:rsidRDefault="00BE7B02" w:rsidP="005511FE">
      <w:pPr>
        <w:rPr>
          <w:b/>
        </w:rPr>
      </w:pPr>
    </w:p>
    <w:p w:rsidR="001571F0" w:rsidRDefault="00300845" w:rsidP="005511FE">
      <w:pPr>
        <w:rPr>
          <w:b/>
        </w:rPr>
      </w:pPr>
      <w:r>
        <w:rPr>
          <w:b/>
        </w:rPr>
        <w:t>Current word count: 3</w:t>
      </w:r>
      <w:r w:rsidR="00C457C1">
        <w:rPr>
          <w:b/>
        </w:rPr>
        <w:t>890</w:t>
      </w:r>
      <w:r w:rsidR="00C81643">
        <w:rPr>
          <w:b/>
        </w:rPr>
        <w:t xml:space="preserve"> </w:t>
      </w:r>
    </w:p>
    <w:p w:rsidR="00262764" w:rsidRDefault="00D31CE1" w:rsidP="005511FE">
      <w:pPr>
        <w:rPr>
          <w:b/>
        </w:rPr>
      </w:pPr>
      <w:r>
        <w:rPr>
          <w:b/>
        </w:rPr>
        <w:t>Abstract word count 150</w:t>
      </w:r>
      <w:r w:rsidR="00262764">
        <w:rPr>
          <w:b/>
        </w:rPr>
        <w:t xml:space="preserve"> </w:t>
      </w:r>
    </w:p>
    <w:p w:rsidR="005511FE" w:rsidRDefault="005511FE" w:rsidP="005511FE">
      <w:pPr>
        <w:rPr>
          <w:b/>
        </w:rPr>
      </w:pPr>
    </w:p>
    <w:p w:rsidR="002705B8" w:rsidRDefault="002705B8" w:rsidP="002705B8">
      <w:pPr>
        <w:spacing w:line="360" w:lineRule="auto"/>
        <w:jc w:val="both"/>
      </w:pPr>
      <w:r>
        <w:t>Footnotes</w:t>
      </w:r>
    </w:p>
    <w:p w:rsidR="002705B8" w:rsidRDefault="002705B8" w:rsidP="002705B8">
      <w:pPr>
        <w:spacing w:line="360" w:lineRule="auto"/>
        <w:jc w:val="both"/>
      </w:pPr>
      <w:r>
        <w:t>The authors do not have a commercial or other association that might pose a conflict of interest to the publication of this work.</w:t>
      </w:r>
    </w:p>
    <w:p w:rsidR="002705B8" w:rsidRDefault="002705B8" w:rsidP="002705B8">
      <w:pPr>
        <w:spacing w:line="360" w:lineRule="auto"/>
        <w:jc w:val="both"/>
      </w:pPr>
      <w:r>
        <w:t>This supplement is sponsored by FIND (Foundation for Innovative New Diagnostics) and was made possible through the generous support of the Gove</w:t>
      </w:r>
      <w:r w:rsidR="006E041B">
        <w:t>rnments of the United Kingdom, T</w:t>
      </w:r>
      <w:r>
        <w:t xml:space="preserve">he Netherlands, Germany and Australia. </w:t>
      </w:r>
    </w:p>
    <w:p w:rsidR="002705B8" w:rsidRDefault="002705B8" w:rsidP="002705B8">
      <w:pPr>
        <w:spacing w:line="360" w:lineRule="auto"/>
        <w:jc w:val="both"/>
      </w:pPr>
    </w:p>
    <w:p w:rsidR="002705B8" w:rsidRDefault="002705B8" w:rsidP="002705B8">
      <w:pPr>
        <w:spacing w:line="360" w:lineRule="auto"/>
        <w:jc w:val="both"/>
      </w:pPr>
      <w:r w:rsidRPr="002705B8">
        <w:t>RRN is supported by a National Institutes of Health Career Development Award (NIAID K23 AI13264801A1) and American Society of Tropical Medicine and Hygiene Burroughs Wellcome Fellowship. She acknowledges prior support from a Harvard Center for AIDS Research Scholar Award (NIAID 2P30AI060354-11).</w:t>
      </w:r>
      <w:r>
        <w:t xml:space="preserve"> CY is supported </w:t>
      </w:r>
      <w:r w:rsidRPr="002705B8">
        <w:t>by a National Institutes of Health Career Development Award (NIAID K23</w:t>
      </w:r>
      <w:r w:rsidR="008E3339">
        <w:t xml:space="preserve"> AI114363</w:t>
      </w:r>
      <w:r w:rsidRPr="002705B8">
        <w:t>)</w:t>
      </w:r>
      <w:r>
        <w:t xml:space="preserve">. PM is supported by </w:t>
      </w:r>
      <w:r w:rsidR="008439AD">
        <w:t xml:space="preserve">the </w:t>
      </w:r>
      <w:r>
        <w:t>Wellcome Trust</w:t>
      </w:r>
      <w:r w:rsidR="008439AD">
        <w:t xml:space="preserve"> (206575)</w:t>
      </w:r>
      <w:r>
        <w:t>.</w:t>
      </w:r>
    </w:p>
    <w:p w:rsidR="002705B8" w:rsidRDefault="002705B8" w:rsidP="002705B8">
      <w:pPr>
        <w:spacing w:line="360" w:lineRule="auto"/>
        <w:jc w:val="both"/>
      </w:pPr>
    </w:p>
    <w:p w:rsidR="002705B8" w:rsidRDefault="002705B8" w:rsidP="002705B8">
      <w:pPr>
        <w:spacing w:line="360" w:lineRule="auto"/>
        <w:jc w:val="both"/>
      </w:pPr>
      <w:r>
        <w:t>Corresponding author:</w:t>
      </w:r>
    </w:p>
    <w:p w:rsidR="002705B8" w:rsidRDefault="002705B8" w:rsidP="002705B8">
      <w:pPr>
        <w:spacing w:line="360" w:lineRule="auto"/>
        <w:jc w:val="both"/>
      </w:pPr>
      <w:r>
        <w:t>Ruvandhi Nathavitharana, MBBS MPH</w:t>
      </w:r>
    </w:p>
    <w:p w:rsidR="002705B8" w:rsidRDefault="002705B8" w:rsidP="002705B8">
      <w:pPr>
        <w:jc w:val="both"/>
      </w:pPr>
      <w:r>
        <w:t>Division of Infectious Diseases</w:t>
      </w:r>
    </w:p>
    <w:p w:rsidR="002705B8" w:rsidRDefault="002705B8" w:rsidP="002705B8">
      <w:pPr>
        <w:jc w:val="both"/>
      </w:pPr>
      <w:r>
        <w:t>Lowry Medical Building, Suite GB</w:t>
      </w:r>
    </w:p>
    <w:p w:rsidR="002705B8" w:rsidRDefault="002705B8" w:rsidP="002705B8">
      <w:pPr>
        <w:jc w:val="both"/>
      </w:pPr>
      <w:r>
        <w:t>Beth Israel Deaconess Medical Center</w:t>
      </w:r>
    </w:p>
    <w:p w:rsidR="002705B8" w:rsidRDefault="002705B8" w:rsidP="002705B8">
      <w:pPr>
        <w:jc w:val="both"/>
      </w:pPr>
      <w:r>
        <w:t>Boston, MA 02215</w:t>
      </w:r>
    </w:p>
    <w:p w:rsidR="002705B8" w:rsidRDefault="002705B8" w:rsidP="002705B8">
      <w:pPr>
        <w:jc w:val="both"/>
      </w:pPr>
      <w:r>
        <w:t>Tel: +1 617 632 7706</w:t>
      </w:r>
    </w:p>
    <w:p w:rsidR="002705B8" w:rsidRPr="002705B8" w:rsidRDefault="002705B8" w:rsidP="002705B8">
      <w:pPr>
        <w:jc w:val="both"/>
      </w:pPr>
      <w:r>
        <w:t>Email: rnathavi@bidmc.harvard.edu</w:t>
      </w:r>
    </w:p>
    <w:p w:rsidR="002705B8" w:rsidRDefault="002705B8" w:rsidP="001571F0">
      <w:pPr>
        <w:spacing w:line="480" w:lineRule="auto"/>
        <w:rPr>
          <w:b/>
        </w:rPr>
      </w:pPr>
    </w:p>
    <w:p w:rsidR="002705B8" w:rsidRDefault="002705B8" w:rsidP="001571F0">
      <w:pPr>
        <w:spacing w:line="480" w:lineRule="auto"/>
        <w:rPr>
          <w:b/>
        </w:rPr>
      </w:pPr>
    </w:p>
    <w:p w:rsidR="009952CA" w:rsidRDefault="009952CA" w:rsidP="001571F0">
      <w:pPr>
        <w:spacing w:line="480" w:lineRule="auto"/>
        <w:rPr>
          <w:b/>
        </w:rPr>
        <w:sectPr w:rsidR="009952CA" w:rsidSect="00DA0E85">
          <w:footerReference w:type="even" r:id="rId8"/>
          <w:footerReference w:type="default" r:id="rId9"/>
          <w:pgSz w:w="11900" w:h="16840"/>
          <w:pgMar w:top="1440" w:right="1440" w:bottom="1440" w:left="1440" w:header="708" w:footer="708" w:gutter="0"/>
          <w:cols w:space="708"/>
          <w:docGrid w:linePitch="360"/>
        </w:sectPr>
      </w:pPr>
    </w:p>
    <w:p w:rsidR="00492CE7" w:rsidRDefault="005F3BEA" w:rsidP="00BE7B02">
      <w:pPr>
        <w:spacing w:line="480" w:lineRule="auto"/>
        <w:jc w:val="both"/>
        <w:rPr>
          <w:b/>
        </w:rPr>
      </w:pPr>
      <w:r>
        <w:rPr>
          <w:b/>
        </w:rPr>
        <w:lastRenderedPageBreak/>
        <w:t>Abstract</w:t>
      </w:r>
    </w:p>
    <w:p w:rsidR="005F3BEA" w:rsidRDefault="00B52946" w:rsidP="00BE7B02">
      <w:pPr>
        <w:widowControl w:val="0"/>
        <w:tabs>
          <w:tab w:val="clear" w:pos="1440"/>
        </w:tabs>
        <w:autoSpaceDE w:val="0"/>
        <w:autoSpaceDN w:val="0"/>
        <w:adjustRightInd w:val="0"/>
        <w:spacing w:after="0" w:line="480" w:lineRule="auto"/>
        <w:jc w:val="both"/>
      </w:pPr>
      <w:r>
        <w:t xml:space="preserve">Approximately </w:t>
      </w:r>
      <w:r w:rsidR="004B61C8">
        <w:t>3.6</w:t>
      </w:r>
      <w:r w:rsidR="00956C31">
        <w:t xml:space="preserve"> </w:t>
      </w:r>
      <w:r w:rsidR="005F3BEA" w:rsidRPr="005F3BEA">
        <w:t xml:space="preserve">million </w:t>
      </w:r>
      <w:r w:rsidR="005F3BEA">
        <w:t xml:space="preserve">cases of active tuberculosis(TB) </w:t>
      </w:r>
      <w:r w:rsidR="00DF3FD1">
        <w:t xml:space="preserve">go </w:t>
      </w:r>
      <w:r w:rsidR="005217E7">
        <w:t xml:space="preserve">potentially </w:t>
      </w:r>
      <w:r w:rsidR="005F3BEA">
        <w:t>undiagnosed</w:t>
      </w:r>
      <w:r w:rsidR="005B0050">
        <w:t xml:space="preserve"> annually</w:t>
      </w:r>
      <w:r w:rsidR="005F3BEA">
        <w:t xml:space="preserve">, </w:t>
      </w:r>
      <w:r w:rsidR="001571F0">
        <w:t>part</w:t>
      </w:r>
      <w:r w:rsidR="00D31CE1">
        <w:t>ly</w:t>
      </w:r>
      <w:r w:rsidR="001571F0">
        <w:t xml:space="preserve"> due to limited a</w:t>
      </w:r>
      <w:r w:rsidR="00904F5C">
        <w:t xml:space="preserve">ccess to </w:t>
      </w:r>
      <w:r w:rsidR="00956C31">
        <w:t>confirmatory</w:t>
      </w:r>
      <w:r w:rsidR="00B9774B">
        <w:t xml:space="preserve"> diagnostic</w:t>
      </w:r>
      <w:r w:rsidR="00D042CC">
        <w:t xml:space="preserve"> tests,</w:t>
      </w:r>
      <w:r w:rsidR="00904F5C">
        <w:t xml:space="preserve"> such as </w:t>
      </w:r>
      <w:r w:rsidR="00E03D3D">
        <w:t>molecular assays or mycobacterial culture</w:t>
      </w:r>
      <w:r w:rsidR="00073CC7">
        <w:t>,</w:t>
      </w:r>
      <w:r w:rsidR="00E03D3D">
        <w:t xml:space="preserve"> </w:t>
      </w:r>
      <w:r w:rsidR="00D042CC">
        <w:t>in community and primary health</w:t>
      </w:r>
      <w:r w:rsidR="00904F5C">
        <w:t>care settings.</w:t>
      </w:r>
      <w:r w:rsidR="005F3BEA">
        <w:t xml:space="preserve"> </w:t>
      </w:r>
      <w:r w:rsidR="00D042CC">
        <w:t xml:space="preserve">This article </w:t>
      </w:r>
      <w:r w:rsidR="00621421">
        <w:t>provide</w:t>
      </w:r>
      <w:r>
        <w:t>s</w:t>
      </w:r>
      <w:r w:rsidR="00D042CC">
        <w:t xml:space="preserve"> guidance for TB triage test evaluations. A TB triage test is designed </w:t>
      </w:r>
      <w:r w:rsidR="00621421">
        <w:t>for use</w:t>
      </w:r>
      <w:r w:rsidR="00D042CC">
        <w:t xml:space="preserve"> in people with </w:t>
      </w:r>
      <w:r w:rsidR="00956C31">
        <w:t xml:space="preserve">TB </w:t>
      </w:r>
      <w:r w:rsidR="00D042CC">
        <w:t xml:space="preserve">symptoms </w:t>
      </w:r>
      <w:r w:rsidR="00DF3FD1">
        <w:t>and/</w:t>
      </w:r>
      <w:r w:rsidR="00D042CC">
        <w:t xml:space="preserve">or </w:t>
      </w:r>
      <w:r w:rsidR="00DF3FD1">
        <w:t xml:space="preserve">significant </w:t>
      </w:r>
      <w:r w:rsidR="00D042CC">
        <w:t xml:space="preserve">risk factors for TB. </w:t>
      </w:r>
      <w:r w:rsidR="00956C31">
        <w:t xml:space="preserve">Triage tests are simple and low-cost tests aiming to improve ease of access and implementation (compared to confirmatory tests) and decrease the proportion of patients requiring more expensive confirmatory testing. </w:t>
      </w:r>
      <w:r w:rsidR="00D042CC">
        <w:t xml:space="preserve">Evaluation of triage tests should </w:t>
      </w:r>
      <w:r w:rsidR="00621421">
        <w:t>occur</w:t>
      </w:r>
      <w:r w:rsidR="00D042CC">
        <w:t xml:space="preserve"> in settings of intended use, such as community and primary healthcare centres.</w:t>
      </w:r>
      <w:r w:rsidR="00073CC7">
        <w:t xml:space="preserve"> Important considerations for triage test evaluation include study design, population, sample type, test throughput, use of thresholds, reference standard (ideally culture) and specimen flow</w:t>
      </w:r>
      <w:r w:rsidR="00D042CC">
        <w:t xml:space="preserve">. </w:t>
      </w:r>
      <w:r w:rsidR="00084C5F">
        <w:t>T</w:t>
      </w:r>
      <w:r w:rsidR="00621421">
        <w:t>he impact of a triage test will depend heavily on issues beyond accuracy, primarily centered on implementation.</w:t>
      </w:r>
    </w:p>
    <w:p w:rsidR="00D31CE1" w:rsidRDefault="00D31CE1"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r w:rsidRPr="002705B8">
        <w:rPr>
          <w:b/>
        </w:rPr>
        <w:t>Key words</w:t>
      </w:r>
      <w:r>
        <w:t>: tuberculosis, diagnostics, triage, target product profiles, TPP, study design guidance</w:t>
      </w:r>
    </w:p>
    <w:p w:rsidR="002705B8" w:rsidRDefault="002705B8"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p>
    <w:p w:rsidR="002705B8" w:rsidRDefault="002705B8" w:rsidP="00BE7B02">
      <w:pPr>
        <w:widowControl w:val="0"/>
        <w:tabs>
          <w:tab w:val="clear" w:pos="1440"/>
        </w:tabs>
        <w:autoSpaceDE w:val="0"/>
        <w:autoSpaceDN w:val="0"/>
        <w:adjustRightInd w:val="0"/>
        <w:spacing w:after="0" w:line="480" w:lineRule="auto"/>
        <w:jc w:val="both"/>
      </w:pPr>
    </w:p>
    <w:p w:rsidR="009952CA" w:rsidRDefault="009952CA" w:rsidP="00BE7B02">
      <w:pPr>
        <w:widowControl w:val="0"/>
        <w:tabs>
          <w:tab w:val="clear" w:pos="1440"/>
        </w:tabs>
        <w:autoSpaceDE w:val="0"/>
        <w:autoSpaceDN w:val="0"/>
        <w:adjustRightInd w:val="0"/>
        <w:spacing w:after="0" w:line="480" w:lineRule="auto"/>
        <w:jc w:val="both"/>
        <w:rPr>
          <w:b/>
        </w:rPr>
      </w:pPr>
    </w:p>
    <w:p w:rsidR="00E04EC2" w:rsidRDefault="00E04EC2" w:rsidP="00BE7B02">
      <w:pPr>
        <w:widowControl w:val="0"/>
        <w:tabs>
          <w:tab w:val="clear" w:pos="1440"/>
        </w:tabs>
        <w:autoSpaceDE w:val="0"/>
        <w:autoSpaceDN w:val="0"/>
        <w:adjustRightInd w:val="0"/>
        <w:spacing w:after="0" w:line="480" w:lineRule="auto"/>
        <w:jc w:val="both"/>
        <w:rPr>
          <w:b/>
        </w:rPr>
      </w:pPr>
    </w:p>
    <w:p w:rsidR="00454579" w:rsidRPr="001E6CB3" w:rsidRDefault="00454579" w:rsidP="00BE7B02">
      <w:pPr>
        <w:widowControl w:val="0"/>
        <w:tabs>
          <w:tab w:val="clear" w:pos="1440"/>
        </w:tabs>
        <w:autoSpaceDE w:val="0"/>
        <w:autoSpaceDN w:val="0"/>
        <w:adjustRightInd w:val="0"/>
        <w:spacing w:after="0" w:line="480" w:lineRule="auto"/>
        <w:jc w:val="both"/>
        <w:rPr>
          <w:b/>
        </w:rPr>
      </w:pPr>
      <w:r w:rsidRPr="001E6CB3">
        <w:rPr>
          <w:b/>
        </w:rPr>
        <w:lastRenderedPageBreak/>
        <w:t xml:space="preserve">Introduction </w:t>
      </w:r>
    </w:p>
    <w:p w:rsidR="00AB240C" w:rsidRDefault="00DE541A" w:rsidP="00BE7B02">
      <w:pPr>
        <w:widowControl w:val="0"/>
        <w:tabs>
          <w:tab w:val="clear" w:pos="1440"/>
        </w:tabs>
        <w:autoSpaceDE w:val="0"/>
        <w:autoSpaceDN w:val="0"/>
        <w:adjustRightInd w:val="0"/>
        <w:spacing w:after="0" w:line="480" w:lineRule="auto"/>
        <w:jc w:val="both"/>
      </w:pPr>
      <w:r>
        <w:t xml:space="preserve">Of the </w:t>
      </w:r>
      <w:r w:rsidR="00FB0234">
        <w:t xml:space="preserve">estimated </w:t>
      </w:r>
      <w:r w:rsidR="00EC6714">
        <w:t>ten</w:t>
      </w:r>
      <w:r>
        <w:t xml:space="preserve"> million </w:t>
      </w:r>
      <w:r w:rsidR="00FB0234">
        <w:t xml:space="preserve">new active tuberculosis </w:t>
      </w:r>
      <w:r>
        <w:t>(TB)</w:t>
      </w:r>
      <w:r w:rsidR="00FB0234">
        <w:t xml:space="preserve"> cases each year,</w:t>
      </w:r>
      <w:r w:rsidR="00EC6714">
        <w:t xml:space="preserve"> approximately </w:t>
      </w:r>
      <w:r w:rsidR="004B61C8">
        <w:t xml:space="preserve">3.6 </w:t>
      </w:r>
      <w:r w:rsidR="00EC3FFC">
        <w:t xml:space="preserve">million are </w:t>
      </w:r>
      <w:r w:rsidR="00546A51">
        <w:t xml:space="preserve">not notified and are potentially </w:t>
      </w:r>
      <w:r w:rsidR="00EC3FFC">
        <w:t>undiagnosed</w:t>
      </w:r>
      <w:r w:rsidR="00823A6F">
        <w:fldChar w:fldCharType="begin"/>
      </w:r>
      <w:r w:rsidR="00823A6F">
        <w:instrText xml:space="preserve"> ADDIN EN.CITE &lt;EndNote&gt;&lt;Cite&gt;&lt;RecNum&gt;8&lt;/RecNum&gt;&lt;DisplayText&gt;[1]&lt;/DisplayText&gt;&lt;record&gt;&lt;rec-number&gt;8&lt;/rec-number&gt;&lt;foreign-keys&gt;&lt;key app="EN" db-id="ea0tx9x2idw59gep0t9xet9kfppsdrpsf59z" timestamp="1528717553"&gt;8&lt;/key&gt;&lt;/foreign-keys&gt;&lt;ref-type name="Report"&gt;27&lt;/ref-type&gt;&lt;contributors&gt;&lt;/contributors&gt;&lt;titles&gt;&lt;title&gt;World Health Organization. Global Tuberculosis Control. WHO report 2018. Geneva&lt;/title&gt;&lt;/titles&gt;&lt;dates&gt;&lt;/dates&gt;&lt;urls&gt;&lt;/urls&gt;&lt;/record&gt;&lt;/Cite&gt;&lt;/EndNote&gt;</w:instrText>
      </w:r>
      <w:r w:rsidR="00823A6F">
        <w:fldChar w:fldCharType="separate"/>
      </w:r>
      <w:r w:rsidR="00823A6F">
        <w:rPr>
          <w:noProof/>
        </w:rPr>
        <w:t>[</w:t>
      </w:r>
      <w:hyperlink w:anchor="_ENREF_1" w:tooltip=",  #8" w:history="1">
        <w:r w:rsidR="000D3BA5">
          <w:rPr>
            <w:noProof/>
          </w:rPr>
          <w:t>1</w:t>
        </w:r>
      </w:hyperlink>
      <w:r w:rsidR="00823A6F">
        <w:rPr>
          <w:noProof/>
        </w:rPr>
        <w:t>]</w:t>
      </w:r>
      <w:r w:rsidR="00823A6F">
        <w:fldChar w:fldCharType="end"/>
      </w:r>
      <w:r w:rsidR="00946290">
        <w:t>, resulting in poor individual outcomes and ongoing TB transmission within families and communities</w:t>
      </w:r>
      <w:r w:rsidR="00DB106C">
        <w:t xml:space="preserve"> </w:t>
      </w:r>
      <w:r w:rsidR="00823A6F">
        <w:fldChar w:fldCharType="begin">
          <w:fldData xml:space="preserve">PEVuZE5vdGU+PENpdGU+PEF1dGhvcj5DaGVuZzwvQXV0aG9yPjxZZWFyPjIwMTM8L1llYXI+PFJl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3NTE2PC9wYWdlcz48dm9sdW1lPjg8L3ZvbHVtZT48bnVt
YmVyPjY8L251bWJlcj48a2V5d29yZHM+PGtleXdvcmQ+QWRvbGVzY2VudDwva2V5d29yZD48a2V5
d29yZD5BZHVsdDwva2V5d29yZD48a2V5d29yZD5BZ2UgRmFjdG9yczwva2V5d29yZD48a2V5d29y
ZD5BZ2VkPC9rZXl3b3JkPjxrZXl3b3JkPkFudGl0dWJlcmN1bGFyIEFnZW50cy8qdGhlcmFwZXV0
aWMgdXNlPC9rZXl3b3JkPjxrZXl3b3JkPkNoaWxkPC9rZXl3b3JkPjxrZXl3b3JkPkNoaWxkLCBQ
cmVzY2hvb2w8L2tleXdvcmQ+PGtleXdvcmQ+Q2hpbmE8L2tleXdvcmQ+PGtleXdvcmQ+RGVsYXll
ZCBEaWFnbm9zaXM8L2tleXdvcmQ+PGtleXdvcmQ+RmVtYWxl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Xljb2JhY3Rlcml1bSB0dWJlcmN1bG9zaXMvKnBhdGhvZ2Vu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wMjk2PC9wYWdlcz48dm9sdW1lPjc8L3ZvbHVtZT48bnVtYmVyPjY8L251bWJlcj48a2V5d29y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1NDQtNTE8L3BhZ2Vz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=
</w:fldData>
        </w:fldChar>
      </w:r>
      <w:r w:rsidR="00823A6F">
        <w:instrText xml:space="preserve"> ADDIN EN.CITE </w:instrText>
      </w:r>
      <w:r w:rsidR="00823A6F">
        <w:fldChar w:fldCharType="begin">
          <w:fldData xml:space="preserve">PEVuZE5vdGU+PENpdGU+PEF1dGhvcj5DaGVuZzwvQXV0aG9yPjxZZWFyPjIwMTM8L1llYXI+PFJl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3NTE2PC9wYWdlcz48dm9sdW1lPjg8L3ZvbHVtZT48bnVt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wMjk2PC9wYWdlcz48dm9sdW1lPjc8L3ZvbHVtZT48bnVtYmVyPjY8L251bWJlcj48a2V5d29y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1NDQtNTE8L3BhZ2Vz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=
</w:fldData>
        </w:fldChar>
      </w:r>
      <w:r w:rsidR="00823A6F">
        <w:instrText xml:space="preserve"> ADDIN EN.CITE.DATA </w:instrText>
      </w:r>
      <w:r w:rsidR="00823A6F">
        <w:fldChar w:fldCharType="end"/>
      </w:r>
      <w:r w:rsidR="00823A6F">
        <w:fldChar w:fldCharType="separate"/>
      </w:r>
      <w:r w:rsidR="00823A6F">
        <w:rPr>
          <w:noProof/>
        </w:rPr>
        <w:t>[</w:t>
      </w:r>
      <w:hyperlink w:anchor="_ENREF_2" w:tooltip="Cheng, 2013 #3" w:history="1">
        <w:r w:rsidR="000D3BA5">
          <w:rPr>
            <w:noProof/>
          </w:rPr>
          <w:t>2-4</w:t>
        </w:r>
      </w:hyperlink>
      <w:r w:rsidR="00823A6F">
        <w:rPr>
          <w:noProof/>
        </w:rPr>
        <w:t>]</w:t>
      </w:r>
      <w:r w:rsidR="00823A6F">
        <w:fldChar w:fldCharType="end"/>
      </w:r>
      <w:r w:rsidR="003E690F">
        <w:t>.</w:t>
      </w:r>
      <w:r w:rsidR="00DC3561">
        <w:t xml:space="preserve"> S</w:t>
      </w:r>
      <w:r w:rsidR="00EC3FFC">
        <w:t xml:space="preserve">ystematic reviews </w:t>
      </w:r>
      <w:r w:rsidR="00002557">
        <w:t xml:space="preserve">have </w:t>
      </w:r>
      <w:r w:rsidR="00E71301">
        <w:t>reported</w:t>
      </w:r>
      <w:r w:rsidR="00002557">
        <w:t xml:space="preserve"> that </w:t>
      </w:r>
      <w:r w:rsidR="00EC3FFC">
        <w:t xml:space="preserve">reasons for delayed TB diagnosis </w:t>
      </w:r>
      <w:r w:rsidR="001A196A">
        <w:t>include</w:t>
      </w:r>
      <w:r w:rsidR="00002557">
        <w:t xml:space="preserve"> </w:t>
      </w:r>
      <w:r w:rsidR="00546A51">
        <w:t xml:space="preserve">persons </w:t>
      </w:r>
      <w:r w:rsidR="00002557">
        <w:t>seeking care in the informal or private sectors</w:t>
      </w:r>
      <w:r w:rsidR="001A196A">
        <w:t xml:space="preserve"> or </w:t>
      </w:r>
      <w:r w:rsidR="008275EC">
        <w:t xml:space="preserve">in </w:t>
      </w:r>
      <w:r w:rsidR="00CA498F">
        <w:t>community or primary</w:t>
      </w:r>
      <w:r w:rsidR="00D96071">
        <w:t xml:space="preserve"> </w:t>
      </w:r>
      <w:r w:rsidR="001A196A">
        <w:t>health</w:t>
      </w:r>
      <w:r w:rsidR="00CA498F">
        <w:t>care</w:t>
      </w:r>
      <w:r w:rsidR="001A196A">
        <w:t xml:space="preserve"> </w:t>
      </w:r>
      <w:r w:rsidR="00CA498F">
        <w:t>settings</w:t>
      </w:r>
      <w:r w:rsidR="00F22639">
        <w:t xml:space="preserve"> </w:t>
      </w:r>
      <w:r w:rsidR="008E5826">
        <w:fldChar w:fldCharType="begin">
          <w:fldData xml:space="preserve">PEVuZE5vdGU+PENpdGU+PEF1dGhvcj5TcmVlcmFtYXJlZGR5PC9BdXRob3I+PFllYXI+MjAwOTwv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OTE8L3BhZ2VzPjx2b2x1bWU+OTwvdm9sdW1lPjxrZXl3b3Jkcz48a2V5d29yZD5E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</w:fldData>
        </w:fldChar>
      </w:r>
      <w:r w:rsidR="00823A6F">
        <w:instrText xml:space="preserve"> ADDIN EN.CITE </w:instrText>
      </w:r>
      <w:r w:rsidR="00823A6F">
        <w:fldChar w:fldCharType="begin">
          <w:fldData xml:space="preserve">PEVuZE5vdGU+PENpdGU+PEF1dGhvcj5TcmVlcmFtYXJlZGR5PC9BdXRob3I+PFllYXI+MjAwOTwv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OTE8L3BhZ2VzPjx2b2x1bWU+OTwvdm9sdW1lPjxrZXl3b3Jkcz48a2V5d29yZD5E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</w:fldData>
        </w:fldChar>
      </w:r>
      <w:r w:rsidR="00823A6F">
        <w:instrText xml:space="preserve"> ADDIN EN.CITE.DATA </w:instrText>
      </w:r>
      <w:r w:rsidR="00823A6F">
        <w:fldChar w:fldCharType="end"/>
      </w:r>
      <w:r w:rsidR="008E5826">
        <w:fldChar w:fldCharType="separate"/>
      </w:r>
      <w:r w:rsidR="00823A6F">
        <w:rPr>
          <w:noProof/>
        </w:rPr>
        <w:t>[</w:t>
      </w:r>
      <w:hyperlink w:anchor="_ENREF_5" w:tooltip="Sreeramareddy, 2009 #4" w:history="1">
        <w:r w:rsidR="000D3BA5">
          <w:rPr>
            <w:noProof/>
          </w:rPr>
          <w:t>5</w:t>
        </w:r>
      </w:hyperlink>
      <w:r w:rsidR="00823A6F">
        <w:rPr>
          <w:noProof/>
        </w:rPr>
        <w:t xml:space="preserve">, </w:t>
      </w:r>
      <w:hyperlink w:anchor="_ENREF_6" w:tooltip="Getnet, 2017 #32" w:history="1">
        <w:r w:rsidR="000D3BA5">
          <w:rPr>
            <w:noProof/>
          </w:rPr>
          <w:t>6</w:t>
        </w:r>
      </w:hyperlink>
      <w:r w:rsidR="00823A6F">
        <w:rPr>
          <w:noProof/>
        </w:rPr>
        <w:t>]</w:t>
      </w:r>
      <w:r w:rsidR="008E5826">
        <w:fldChar w:fldCharType="end"/>
      </w:r>
      <w:r w:rsidR="00F22639">
        <w:t>, where a</w:t>
      </w:r>
      <w:r w:rsidR="00E71301">
        <w:t xml:space="preserve">ccess to </w:t>
      </w:r>
      <w:r w:rsidR="00546A51">
        <w:t>rapid</w:t>
      </w:r>
      <w:r w:rsidR="00084C5F">
        <w:t xml:space="preserve">, sensitive </w:t>
      </w:r>
      <w:r w:rsidR="00E71301">
        <w:t xml:space="preserve">TB diagnostics is particularly limited </w:t>
      </w:r>
      <w:r w:rsidR="00823A6F">
        <w:fldChar w:fldCharType="begin"/>
      </w:r>
      <w:r w:rsidR="00823A6F">
        <w:instrText xml:space="preserve"> ADDIN EN.CITE &lt;EndNote&gt;&lt;Cite&gt;&lt;Author&gt;Huddart&lt;/Author&gt;&lt;Year&gt;2016&lt;/Year&gt;&lt;RecNum&gt;17&lt;/RecNum&gt;&lt;DisplayText&gt;[7]&lt;/DisplayText&gt;&lt;record&gt;&lt;rec-number&gt;17&lt;/rec-number&gt;&lt;foreign-keys&gt;&lt;key app="EN" db-id="ea0tx9x2idw59gep0t9xet9kfppsdrpsf59z" timestamp="1528718630"&gt;17&lt;/key&gt;&lt;/foreign-keys&gt;&lt;ref-type name="Journal Article"&gt;17&lt;/ref-type&gt;&lt;contributors&gt;&lt;authors&gt;&lt;author&gt;Huddart, S.&lt;/author&gt;&lt;author&gt;MacLean, E.&lt;/author&gt;&lt;author&gt;Pai, M.&lt;/author&gt;&lt;/authors&gt;&lt;/contributors&gt;&lt;auth-address&gt;Department of Epidemiology, Biostatistics and Occupational Health, McGill University, Montreal, QC, Canada; McGill International TB Center, McGill University, Montreal, QC H3A 1A2, Canada.&amp;#xD;Department of Epidemiology, Biostatistics and Occupational Health, McGill University, Montreal, QC, Canada; McGill International TB Center, McGill University, Montreal, QC H3A 1A2, Canada. Electronic address: madhukar.pai@mcgill.ca.&lt;/auth-address&gt;&lt;titles&gt;&lt;title&gt;Location, location, location: tuberculosis services in highest burden countries&lt;/title&gt;&lt;secondary-title&gt;Lancet Glob Health&lt;/secondary-title&gt;&lt;alt-title&gt;The Lancet. Global health&lt;/alt-title&gt;&lt;/titles&gt;&lt;periodical&gt;&lt;full-title&gt;Lancet Glob Health&lt;/full-title&gt;&lt;abbr-1&gt;The Lancet. Global health&lt;/abbr-1&gt;&lt;/periodical&gt;&lt;alt-periodical&gt;&lt;full-title&gt;Lancet Glob Health&lt;/full-title&gt;&lt;abbr-1&gt;The Lancet. Global health&lt;/abbr-1&gt;&lt;/alt-periodical&gt;&lt;pages&gt;e907-e908&lt;/pages&gt;&lt;volume&gt;4&lt;/volume&gt;&lt;number&gt;12&lt;/number&gt;&lt;dates&gt;&lt;year&gt;2016&lt;/year&gt;&lt;pub-dates&gt;&lt;date&gt;Dec&lt;/date&gt;&lt;/pub-dates&gt;&lt;/dates&gt;&lt;isbn&gt;2214-109X (Electronic)&amp;#xD;2214-109X (Linking)&lt;/isbn&gt;&lt;accession-num&gt;27855868&lt;/accession-num&gt;&lt;urls&gt;&lt;related-urls&gt;&lt;url&gt;http://www.ncbi.nlm.nih.gov/pubmed/27855868&lt;/url&gt;&lt;/related-urls&gt;&lt;/urls&gt;&lt;electronic-resource-num&gt;10.1016/S2214-109X(16)30248-0&lt;/electronic-resource-num&gt;&lt;/record&gt;&lt;/Cite&gt;&lt;/EndNote&gt;</w:instrText>
      </w:r>
      <w:r w:rsidR="00823A6F">
        <w:fldChar w:fldCharType="separate"/>
      </w:r>
      <w:r w:rsidR="00823A6F">
        <w:rPr>
          <w:noProof/>
        </w:rPr>
        <w:t>[</w:t>
      </w:r>
      <w:hyperlink w:anchor="_ENREF_7" w:tooltip="Huddart, 2016 #17" w:history="1">
        <w:r w:rsidR="000D3BA5">
          <w:rPr>
            <w:noProof/>
          </w:rPr>
          <w:t>7</w:t>
        </w:r>
      </w:hyperlink>
      <w:r w:rsidR="00823A6F">
        <w:rPr>
          <w:noProof/>
        </w:rPr>
        <w:t>]</w:t>
      </w:r>
      <w:r w:rsidR="00823A6F">
        <w:fldChar w:fldCharType="end"/>
      </w:r>
      <w:r w:rsidR="00E71301">
        <w:t xml:space="preserve">, hindering the potential for early diagnosis and </w:t>
      </w:r>
      <w:r w:rsidR="00687AAB">
        <w:t>prompt</w:t>
      </w:r>
      <w:r w:rsidR="00E71301">
        <w:t xml:space="preserve"> treatment initiation. </w:t>
      </w:r>
    </w:p>
    <w:p w:rsidR="00AB240C" w:rsidRDefault="00AB240C" w:rsidP="00BE7B02">
      <w:pPr>
        <w:widowControl w:val="0"/>
        <w:tabs>
          <w:tab w:val="clear" w:pos="1440"/>
        </w:tabs>
        <w:autoSpaceDE w:val="0"/>
        <w:autoSpaceDN w:val="0"/>
        <w:adjustRightInd w:val="0"/>
        <w:spacing w:after="0" w:line="480" w:lineRule="auto"/>
        <w:jc w:val="both"/>
      </w:pPr>
    </w:p>
    <w:p w:rsidR="00EE0B0D" w:rsidRDefault="001B63BB" w:rsidP="00BE7B02">
      <w:pPr>
        <w:widowControl w:val="0"/>
        <w:tabs>
          <w:tab w:val="clear" w:pos="1440"/>
        </w:tabs>
        <w:autoSpaceDE w:val="0"/>
        <w:autoSpaceDN w:val="0"/>
        <w:adjustRightInd w:val="0"/>
        <w:spacing w:after="0" w:line="480" w:lineRule="auto"/>
        <w:jc w:val="both"/>
      </w:pPr>
      <w:r>
        <w:t xml:space="preserve">Despite continued reliance on smear microscopy in high TB incidence settings, there have been considerable advances in the development of molecular diagnostic tests for TB. </w:t>
      </w:r>
      <w:r w:rsidR="0065172F">
        <w:t>Gene</w:t>
      </w:r>
      <w:r w:rsidR="008A08A2">
        <w:t>Xpert MTB/RIF (Xpert) (</w:t>
      </w:r>
      <w:r w:rsidR="008A08A2" w:rsidRPr="00D62242">
        <w:t>Cepheid Inc., Sunnyvale, CA, USA)</w:t>
      </w:r>
      <w:r w:rsidR="008A08A2">
        <w:t xml:space="preserve"> is a cartridge-based nucleic acid amplification test for rapid diagnosis of TB and rifampi</w:t>
      </w:r>
      <w:r w:rsidR="00D24C8F">
        <w:t>ci</w:t>
      </w:r>
      <w:r w:rsidR="008A08A2">
        <w:t>n resistance that was first endorsed by the World Health Organization (WHO) in 2010</w:t>
      </w:r>
      <w:r w:rsidR="00FD6F1C">
        <w:fldChar w:fldCharType="begin">
          <w:fldData xml:space="preserve">PEVuZE5vdGU+PENpdGU+PFJlY051bT4xMTwvUmVjTnVtPjxEaXNwbGF5VGV4dD5bOCwgOV08L0Rp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MDUtMTU8L3BhZ2Vz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</w:fldData>
        </w:fldChar>
      </w:r>
      <w:r w:rsidR="00823A6F">
        <w:instrText xml:space="preserve"> ADDIN EN.CITE </w:instrText>
      </w:r>
      <w:r w:rsidR="00823A6F">
        <w:fldChar w:fldCharType="begin">
          <w:fldData xml:space="preserve">PEVuZE5vdGU+PENpdGU+PFJlY051bT4xMTwvUmVjTnVtPjxEaXNwbGF5VGV4dD5bOCwgOV08L0Rp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MDUtMTU8L3BhZ2Vz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</w:fldData>
        </w:fldChar>
      </w:r>
      <w:r w:rsidR="00823A6F">
        <w:instrText xml:space="preserve"> ADDIN EN.CITE.DATA </w:instrText>
      </w:r>
      <w:r w:rsidR="00823A6F">
        <w:fldChar w:fldCharType="end"/>
      </w:r>
      <w:r w:rsidR="00FD6F1C">
        <w:fldChar w:fldCharType="separate"/>
      </w:r>
      <w:r w:rsidR="00823A6F">
        <w:rPr>
          <w:noProof/>
        </w:rPr>
        <w:t>[</w:t>
      </w:r>
      <w:hyperlink w:anchor="_ENREF_8" w:tooltip=",  #11" w:history="1">
        <w:r w:rsidR="000D3BA5">
          <w:rPr>
            <w:noProof/>
          </w:rPr>
          <w:t>8</w:t>
        </w:r>
      </w:hyperlink>
      <w:r w:rsidR="00823A6F">
        <w:rPr>
          <w:noProof/>
        </w:rPr>
        <w:t xml:space="preserve">, </w:t>
      </w:r>
      <w:hyperlink w:anchor="_ENREF_9" w:tooltip="Boehme, 2010 #13" w:history="1">
        <w:r w:rsidR="000D3BA5">
          <w:rPr>
            <w:noProof/>
          </w:rPr>
          <w:t>9</w:t>
        </w:r>
      </w:hyperlink>
      <w:r w:rsidR="00823A6F">
        <w:rPr>
          <w:noProof/>
        </w:rPr>
        <w:t>]</w:t>
      </w:r>
      <w:r w:rsidR="00FD6F1C">
        <w:fldChar w:fldCharType="end"/>
      </w:r>
      <w:r w:rsidR="00921FE4">
        <w:t xml:space="preserve">. WHO currently recommends the use of the next generation Xpert MTB/RIF Ultra (with improved sensitivity </w:t>
      </w:r>
      <w:r w:rsidR="00D42F3C">
        <w:t>for</w:t>
      </w:r>
      <w:r w:rsidR="00921FE4">
        <w:t xml:space="preserve"> TB detection)</w:t>
      </w:r>
      <w:r w:rsidR="008A08A2">
        <w:t xml:space="preserve"> </w:t>
      </w:r>
      <w:r w:rsidR="00921FE4">
        <w:t>as the</w:t>
      </w:r>
      <w:r w:rsidR="008A08A2">
        <w:t xml:space="preserve"> </w:t>
      </w:r>
      <w:r w:rsidR="00DA5E96">
        <w:t xml:space="preserve">initial test </w:t>
      </w:r>
      <w:r w:rsidR="008A08A2">
        <w:t>to be used</w:t>
      </w:r>
      <w:r w:rsidR="00DA5E96">
        <w:t xml:space="preserve"> for all </w:t>
      </w:r>
      <w:r w:rsidR="008C5CA2">
        <w:t>persons being evaluated for TB</w:t>
      </w:r>
      <w:r w:rsidR="00FD6F1C">
        <w:fldChar w:fldCharType="begin"/>
      </w:r>
      <w:r w:rsidR="00823A6F">
        <w:instrText xml:space="preserve"> ADDIN EN.CITE &lt;EndNote&gt;&lt;Cite&gt;&lt;RecNum&gt;10&lt;/RecNum&gt;&lt;DisplayText&gt;[10, 11]&lt;/DisplayText&gt;&lt;record&gt;&lt;rec-number&gt;10&lt;/rec-number&gt;&lt;foreign-keys&gt;&lt;key app="EN" db-id="ea0tx9x2idw59gep0t9xet9kfppsdrpsf59z" timestamp="1528718149"&gt;10&lt;/key&gt;&lt;/foreign-keys&gt;&lt;ref-type name="Journal Article"&gt;17&lt;/ref-type&gt;&lt;contributors&gt;&lt;/contributors&gt;&lt;titles&gt;&lt;title&gt;World Health Organization. Automated real-time nucleic acid amplification technology for rapid and simultaneous detection of tuberculosis and rifampicin resistance: Xpert MTB/RIF assay for the diagnosis of pulmonary and extrapulmonary TB in adults and children. Policy update. Geneva, World Health Organization, 2016.&lt;/title&gt;&lt;/titles&gt;&lt;dates&gt;&lt;/dates&gt;&lt;urls&gt;&lt;/urls&gt;&lt;/record&gt;&lt;/Cite&gt;&lt;Cite&gt;&lt;RecNum&gt;41&lt;/RecNum&gt;&lt;record&gt;&lt;rec-number&gt;41&lt;/rec-number&gt;&lt;foreign-keys&gt;&lt;key app="EN" db-id="ea0tx9x2idw59gep0t9xet9kfppsdrpsf59z" timestamp="1542670684"&gt;41&lt;/key&gt;&lt;/foreign-keys&gt;&lt;ref-type name="Report"&gt;27&lt;/ref-type&gt;&lt;contributors&gt;&lt;/contributors&gt;&lt;titles&gt;&lt;title&gt;World Health Organization. Non-inferiority analysis of Xpert MTB/RIF Ultra compared to Xpert MTB/RIF. WHO Meeting Report of a Technical Expert Consultation. Geneva, World Health Organization, 2018.&lt;/title&gt;&lt;/titles&gt;&lt;dates&gt;&lt;/dates&gt;&lt;urls&gt;&lt;/urls&gt;&lt;/record&gt;&lt;/Cite&gt;&lt;/EndNote&gt;</w:instrText>
      </w:r>
      <w:r w:rsidR="00FD6F1C">
        <w:fldChar w:fldCharType="separate"/>
      </w:r>
      <w:r w:rsidR="00823A6F">
        <w:rPr>
          <w:noProof/>
        </w:rPr>
        <w:t>[</w:t>
      </w:r>
      <w:hyperlink w:anchor="_ENREF_10" w:tooltip=",  #10" w:history="1">
        <w:r w:rsidR="000D3BA5">
          <w:rPr>
            <w:noProof/>
          </w:rPr>
          <w:t>10</w:t>
        </w:r>
      </w:hyperlink>
      <w:r w:rsidR="00823A6F">
        <w:rPr>
          <w:noProof/>
        </w:rPr>
        <w:t xml:space="preserve">, </w:t>
      </w:r>
      <w:hyperlink w:anchor="_ENREF_11" w:tooltip=",  #41" w:history="1">
        <w:r w:rsidR="000D3BA5">
          <w:rPr>
            <w:noProof/>
          </w:rPr>
          <w:t>11</w:t>
        </w:r>
      </w:hyperlink>
      <w:r w:rsidR="00823A6F">
        <w:rPr>
          <w:noProof/>
        </w:rPr>
        <w:t>]</w:t>
      </w:r>
      <w:r w:rsidR="00FD6F1C">
        <w:fldChar w:fldCharType="end"/>
      </w:r>
      <w:r w:rsidR="00DA5E96">
        <w:t xml:space="preserve">. </w:t>
      </w:r>
      <w:r w:rsidR="008A08A2">
        <w:t xml:space="preserve">However Xpert </w:t>
      </w:r>
      <w:r w:rsidR="00A1628C">
        <w:t>has not been deployed at most lower level health facilities due</w:t>
      </w:r>
      <w:r w:rsidR="00AC6BC6">
        <w:t xml:space="preserve"> to </w:t>
      </w:r>
      <w:r w:rsidR="00CC7F0F">
        <w:t xml:space="preserve">considerable </w:t>
      </w:r>
      <w:r w:rsidR="00F879C6">
        <w:t>implementation barriers, including cost and infrastructure</w:t>
      </w:r>
      <w:r w:rsidR="00F67A10">
        <w:t xml:space="preserve"> requirements</w:t>
      </w:r>
      <w:r w:rsidR="00CF244F">
        <w:t>,</w:t>
      </w:r>
      <w:r w:rsidR="007943CB">
        <w:t xml:space="preserve"> low throughput,</w:t>
      </w:r>
      <w:r w:rsidR="00CF244F">
        <w:t xml:space="preserve"> and </w:t>
      </w:r>
      <w:r w:rsidR="00800C44">
        <w:t xml:space="preserve">a </w:t>
      </w:r>
      <w:r w:rsidR="00CF244F">
        <w:t>relatively long testing turn</w:t>
      </w:r>
      <w:r w:rsidR="00D96071">
        <w:t>a</w:t>
      </w:r>
      <w:r w:rsidR="00CF244F">
        <w:t>round time</w:t>
      </w:r>
      <w:r w:rsidR="00800C44">
        <w:t xml:space="preserve"> in field settings</w:t>
      </w:r>
      <w:r w:rsidR="00CF244F">
        <w:t xml:space="preserve"> </w:t>
      </w:r>
      <w:r w:rsidR="008C5CA2">
        <w:fldChar w:fldCharType="begin">
          <w:fldData xml:space="preserve">PEVuZE5vdGU+PENpdGU+PEF1dGhvcj5BbGJlcnQ8L0F1dGhvcj48WWVhcj4yMDE2PC9ZZWFyPjxS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TE2LTI1PC9wYWdlcz48dm9sdW1lPjQ4PC92b2x1bWU+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I0LTM1PC9wYWdlcz48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</w:fldData>
        </w:fldChar>
      </w:r>
      <w:r w:rsidR="00823A6F">
        <w:instrText xml:space="preserve"> ADDIN EN.CITE </w:instrText>
      </w:r>
      <w:r w:rsidR="00823A6F">
        <w:fldChar w:fldCharType="begin">
          <w:fldData xml:space="preserve">PEVuZE5vdGU+PENpdGU+PEF1dGhvcj5BbGJlcnQ8L0F1dGhvcj48WWVhcj4yMDE2PC9ZZWFyPjxS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TE2LTI1PC9wYWdlcz48dm9sdW1lPjQ4PC92b2x1bWU+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I0LTM1PC9wYWdlcz48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</w:fldData>
        </w:fldChar>
      </w:r>
      <w:r w:rsidR="00823A6F">
        <w:instrText xml:space="preserve"> ADDIN EN.CITE.DATA </w:instrText>
      </w:r>
      <w:r w:rsidR="00823A6F">
        <w:fldChar w:fldCharType="end"/>
      </w:r>
      <w:r w:rsidR="008C5CA2">
        <w:fldChar w:fldCharType="separate"/>
      </w:r>
      <w:r w:rsidR="00823A6F">
        <w:rPr>
          <w:noProof/>
        </w:rPr>
        <w:t>[</w:t>
      </w:r>
      <w:hyperlink w:anchor="_ENREF_12" w:tooltip="Albert, 2016 #12" w:history="1">
        <w:r w:rsidR="000D3BA5">
          <w:rPr>
            <w:noProof/>
          </w:rPr>
          <w:t>12</w:t>
        </w:r>
      </w:hyperlink>
      <w:r w:rsidR="00823A6F">
        <w:rPr>
          <w:noProof/>
        </w:rPr>
        <w:t xml:space="preserve">, </w:t>
      </w:r>
      <w:hyperlink w:anchor="_ENREF_13" w:tooltip="Theron, 2014 #15" w:history="1">
        <w:r w:rsidR="000D3BA5">
          <w:rPr>
            <w:noProof/>
          </w:rPr>
          <w:t>13</w:t>
        </w:r>
      </w:hyperlink>
      <w:r w:rsidR="00823A6F">
        <w:rPr>
          <w:noProof/>
        </w:rPr>
        <w:t>]</w:t>
      </w:r>
      <w:r w:rsidR="008C5CA2">
        <w:fldChar w:fldCharType="end"/>
      </w:r>
      <w:r w:rsidR="00F879C6">
        <w:t>.</w:t>
      </w:r>
      <w:r w:rsidR="00362A05">
        <w:t xml:space="preserve"> A 2017 report evaluating policies in 29 high TB incidence countries highlighted that only 15 (52%) have </w:t>
      </w:r>
      <w:r w:rsidR="00E9233D">
        <w:t>adopted</w:t>
      </w:r>
      <w:r w:rsidR="00362A05">
        <w:t xml:space="preserve"> a policy of ‘Xpert for all’, of which only seven (47%)</w:t>
      </w:r>
      <w:r w:rsidR="008C5CA2">
        <w:t xml:space="preserve"> have widely implemented Xpert</w:t>
      </w:r>
      <w:r w:rsidR="00823A6F">
        <w:fldChar w:fldCharType="begin"/>
      </w:r>
      <w:r w:rsidR="00823A6F">
        <w:instrText xml:space="preserve"> ADDIN EN.CITE &lt;EndNote&gt;&lt;Cite&gt;&lt;RecNum&gt;16&lt;/RecNum&gt;&lt;DisplayText&gt;[14]&lt;/DisplayText&gt;&lt;record&gt;&lt;rec-number&gt;16&lt;/rec-number&gt;&lt;foreign-keys&gt;&lt;key app="EN" db-id="ea0tx9x2idw59gep0t9xet9kfppsdrpsf59z" timestamp="1528718594"&gt;16&lt;/key&gt;&lt;/foreign-keys&gt;&lt;ref-type name="Report"&gt;27&lt;/ref-type&gt;&lt;contributors&gt;&lt;/contributors&gt;&lt;titles&gt;&lt;title&gt;Médecins Sans Frontières. Out of Step: TB policies in 29 countries, 3rd Ed. 2017&lt;/title&gt;&lt;/titles&gt;&lt;dates&gt;&lt;/dates&gt;&lt;urls&gt;&lt;/urls&gt;&lt;/record&gt;&lt;/Cite&gt;&lt;/EndNote&gt;</w:instrText>
      </w:r>
      <w:r w:rsidR="00823A6F">
        <w:fldChar w:fldCharType="separate"/>
      </w:r>
      <w:r w:rsidR="00823A6F">
        <w:rPr>
          <w:noProof/>
        </w:rPr>
        <w:t>[</w:t>
      </w:r>
      <w:hyperlink w:anchor="_ENREF_14" w:tooltip=",  #16" w:history="1">
        <w:r w:rsidR="000D3BA5">
          <w:rPr>
            <w:noProof/>
          </w:rPr>
          <w:t>14</w:t>
        </w:r>
      </w:hyperlink>
      <w:r w:rsidR="00823A6F">
        <w:rPr>
          <w:noProof/>
        </w:rPr>
        <w:t>]</w:t>
      </w:r>
      <w:r w:rsidR="00823A6F">
        <w:fldChar w:fldCharType="end"/>
      </w:r>
      <w:r w:rsidR="00362A05">
        <w:t xml:space="preserve">. </w:t>
      </w:r>
      <w:r w:rsidR="007921A8">
        <w:t xml:space="preserve">There are </w:t>
      </w:r>
      <w:r w:rsidR="001202C5">
        <w:t>some</w:t>
      </w:r>
      <w:r w:rsidR="007921A8">
        <w:t xml:space="preserve"> TB molecular diagnostic alternatives to Xpert that are available</w:t>
      </w:r>
      <w:r w:rsidR="00133955">
        <w:t>, such as line probe assays (LPA)</w:t>
      </w:r>
      <w:r w:rsidR="00823A6F">
        <w:fldChar w:fldCharType="begin"/>
      </w:r>
      <w:r w:rsidR="00823A6F">
        <w:instrText xml:space="preserve"> ADDIN EN.CITE &lt;EndNote&gt;&lt;Cite&gt;&lt;Author&gt;Nathavitharana RR&lt;/Author&gt;&lt;Year&gt;2016&lt;/Year&gt;&lt;RecNum&gt;50&lt;/RecNum&gt;&lt;DisplayText&gt;[15]&lt;/DisplayText&gt;&lt;record&gt;&lt;rec-number&gt;50&lt;/rec-number&gt;&lt;foreign-keys&gt;&lt;key app="EN" db-id="ea0tx9x2idw59gep0t9xet9kfppsdrpsf59z" timestamp="1544645896"&gt;50&lt;/key&gt;&lt;/foreign-keys&gt;&lt;ref-type name="Journal Article"&gt;17&lt;/ref-type&gt;&lt;contributors&gt;&lt;authors&gt;&lt;author&gt;Nathavitharana RR, Cudahy, PGT, Schumacher SG, Steingart K, Pai M, Denkinger CM. &lt;/author&gt;&lt;/authors&gt;&lt;/contributors&gt;&lt;titles&gt;&lt;title&gt;Accuracy of Line Probe Assays for the Diagnosis of Pulmonary TB and Detection of Resistance to Rifampicin and Isoniazid: A Systematic Review and Meta-Analysis.&lt;/title&gt;&lt;secondary-title&gt;Eur Respir J. 2017 Jan 18;49(1). pii: 1601075. PMID: 28100546.&lt;/secondary-title&gt;&lt;/titles&gt;&lt;periodical&gt;&lt;full-title&gt;Eur Respir J. 2017 Jan 18;49(1). pii: 1601075. PMID: 28100546.&lt;/full-title&gt;&lt;/periodical&gt;&lt;dates&gt;&lt;year&gt;2016&lt;/year&gt;&lt;/dates&gt;&lt;urls&gt;&lt;/urls&gt;&lt;/record&gt;&lt;/Cite&gt;&lt;/EndNote&gt;</w:instrText>
      </w:r>
      <w:r w:rsidR="00823A6F">
        <w:fldChar w:fldCharType="separate"/>
      </w:r>
      <w:r w:rsidR="00823A6F">
        <w:rPr>
          <w:noProof/>
        </w:rPr>
        <w:t>[</w:t>
      </w:r>
      <w:hyperlink w:anchor="_ENREF_15" w:tooltip="Nathavitharana RR, 2016 #50" w:history="1">
        <w:r w:rsidR="000D3BA5">
          <w:rPr>
            <w:noProof/>
          </w:rPr>
          <w:t>15</w:t>
        </w:r>
      </w:hyperlink>
      <w:r w:rsidR="00823A6F">
        <w:rPr>
          <w:noProof/>
        </w:rPr>
        <w:t>]</w:t>
      </w:r>
      <w:r w:rsidR="00823A6F">
        <w:fldChar w:fldCharType="end"/>
      </w:r>
      <w:r w:rsidR="00E81E6A">
        <w:t xml:space="preserve"> or TB-LAMP</w:t>
      </w:r>
      <w:r w:rsidR="00D908C9">
        <w:fldChar w:fldCharType="begin">
          <w:fldData xml:space="preserve">PEVuZE5vdGU+PENpdGU+PEF1dGhvcj5TaGV0ZTwvQXV0aG9yPjxZZWFyPjIwMTk8L1llYXI+PFJl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</w:fldData>
        </w:fldChar>
      </w:r>
      <w:r w:rsidR="00D908C9">
        <w:instrText xml:space="preserve"> ADDIN EN.CITE </w:instrText>
      </w:r>
      <w:r w:rsidR="00D908C9">
        <w:fldChar w:fldCharType="begin">
          <w:fldData xml:space="preserve">PEVuZE5vdGU+PENpdGU+PEF1dGhvcj5TaGV0ZTwvQXV0aG9yPjxZZWFyPjIwMTk8L1llYXI+PFJl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</w:fldData>
        </w:fldChar>
      </w:r>
      <w:r w:rsidR="00D908C9">
        <w:instrText xml:space="preserve"> ADDIN EN.CITE.DATA </w:instrText>
      </w:r>
      <w:r w:rsidR="00D908C9">
        <w:fldChar w:fldCharType="end"/>
      </w:r>
      <w:r w:rsidR="00D908C9">
        <w:fldChar w:fldCharType="separate"/>
      </w:r>
      <w:r w:rsidR="00D908C9">
        <w:rPr>
          <w:noProof/>
        </w:rPr>
        <w:t>[</w:t>
      </w:r>
      <w:hyperlink w:anchor="_ENREF_16" w:tooltip="Shete, 2019 #54" w:history="1">
        <w:r w:rsidR="000D3BA5">
          <w:rPr>
            <w:noProof/>
          </w:rPr>
          <w:t>16</w:t>
        </w:r>
      </w:hyperlink>
      <w:r w:rsidR="00D908C9">
        <w:rPr>
          <w:noProof/>
        </w:rPr>
        <w:t>]</w:t>
      </w:r>
      <w:r w:rsidR="00D908C9">
        <w:fldChar w:fldCharType="end"/>
      </w:r>
      <w:r w:rsidR="00133955">
        <w:t>,</w:t>
      </w:r>
      <w:r w:rsidR="007921A8">
        <w:t xml:space="preserve"> or </w:t>
      </w:r>
      <w:r w:rsidR="0012478D">
        <w:t xml:space="preserve">those </w:t>
      </w:r>
      <w:r w:rsidR="007921A8">
        <w:t>under development</w:t>
      </w:r>
      <w:r w:rsidR="0012478D">
        <w:t xml:space="preserve"> and evaluation like the </w:t>
      </w:r>
      <w:r w:rsidR="0012478D">
        <w:lastRenderedPageBreak/>
        <w:t>True</w:t>
      </w:r>
      <w:r w:rsidR="00FA297A">
        <w:t>n</w:t>
      </w:r>
      <w:r w:rsidR="0012478D">
        <w:t xml:space="preserve">at </w:t>
      </w:r>
      <w:r w:rsidR="00FA297A">
        <w:t>M</w:t>
      </w:r>
      <w:r w:rsidR="0012478D">
        <w:t xml:space="preserve">TB </w:t>
      </w:r>
      <w:r w:rsidR="00E81E6A">
        <w:t xml:space="preserve">or AccuPower TB&amp;MDR Real-Time PCR (for </w:t>
      </w:r>
      <w:r w:rsidR="001202C5">
        <w:t>comprehensive</w:t>
      </w:r>
      <w:r w:rsidR="00E81E6A">
        <w:t xml:space="preserve"> list see FIND diagnostics pipeline)</w:t>
      </w:r>
      <w:r w:rsidR="00823A6F">
        <w:fldChar w:fldCharType="begin"/>
      </w:r>
      <w:r w:rsidR="00D908C9">
        <w:instrText xml:space="preserve"> ADDIN EN.CITE &lt;EndNote&gt;&lt;Cite&gt;&lt;RecNum&gt;48&lt;/RecNum&gt;&lt;DisplayText&gt;[17]&lt;/DisplayText&gt;&lt;record&gt;&lt;rec-number&gt;48&lt;/rec-number&gt;&lt;foreign-keys&gt;&lt;key app="EN" db-id="ea0tx9x2idw59gep0t9xet9kfppsdrpsf59z" timestamp="1544157677"&gt;48&lt;/key&gt;&lt;/foreign-keys&gt;&lt;ref-type name="Web Page"&gt;12&lt;/ref-type&gt;&lt;contributors&gt;&lt;/contributors&gt;&lt;titles&gt;&lt;title&gt;FIND Diagnostic Pipeline https://www.finddx.org/dx-pipeline-status/ Accessed Dec 6th 2018.&lt;/title&gt;&lt;/titles&gt;&lt;dates&gt;&lt;/dates&gt;&lt;urls&gt;&lt;/urls&gt;&lt;/record&gt;&lt;/Cite&gt;&lt;/EndNote&gt;</w:instrText>
      </w:r>
      <w:r w:rsidR="00823A6F">
        <w:fldChar w:fldCharType="separate"/>
      </w:r>
      <w:r w:rsidR="00D908C9">
        <w:rPr>
          <w:noProof/>
        </w:rPr>
        <w:t>[</w:t>
      </w:r>
      <w:hyperlink w:anchor="_ENREF_17" w:tooltip=",  #48" w:history="1">
        <w:r w:rsidR="000D3BA5">
          <w:rPr>
            <w:noProof/>
          </w:rPr>
          <w:t>17</w:t>
        </w:r>
      </w:hyperlink>
      <w:r w:rsidR="00D908C9">
        <w:rPr>
          <w:noProof/>
        </w:rPr>
        <w:t>]</w:t>
      </w:r>
      <w:r w:rsidR="00823A6F">
        <w:fldChar w:fldCharType="end"/>
      </w:r>
      <w:r w:rsidR="00316BF7">
        <w:t>.</w:t>
      </w:r>
      <w:r w:rsidR="00D9086F">
        <w:t xml:space="preserve"> </w:t>
      </w:r>
      <w:r w:rsidR="00316BF7">
        <w:t>However these tests in development and evaluation</w:t>
      </w:r>
      <w:r w:rsidR="00D9086F">
        <w:t xml:space="preserve"> are not yet shown to be field applicable and deployable at lower level health facilities</w:t>
      </w:r>
      <w:r w:rsidR="00316BF7">
        <w:t>, hence the need for a test that can be used in these settings</w:t>
      </w:r>
      <w:r w:rsidR="007921A8">
        <w:t>.</w:t>
      </w:r>
    </w:p>
    <w:p w:rsidR="00AB7996" w:rsidRDefault="00AB7996" w:rsidP="00BE7B02">
      <w:pPr>
        <w:widowControl w:val="0"/>
        <w:tabs>
          <w:tab w:val="clear" w:pos="1440"/>
        </w:tabs>
        <w:autoSpaceDE w:val="0"/>
        <w:autoSpaceDN w:val="0"/>
        <w:adjustRightInd w:val="0"/>
        <w:spacing w:after="0" w:line="480" w:lineRule="auto"/>
        <w:jc w:val="both"/>
      </w:pPr>
    </w:p>
    <w:p w:rsidR="00D533A6" w:rsidRDefault="00D533A6" w:rsidP="00D533A6">
      <w:pPr>
        <w:widowControl w:val="0"/>
        <w:tabs>
          <w:tab w:val="clear" w:pos="1440"/>
        </w:tabs>
        <w:autoSpaceDE w:val="0"/>
        <w:autoSpaceDN w:val="0"/>
        <w:adjustRightInd w:val="0"/>
        <w:spacing w:after="0" w:line="480" w:lineRule="auto"/>
        <w:jc w:val="both"/>
      </w:pPr>
      <w:r>
        <w:t xml:space="preserve">Triage tests are typically simple and low-cost tests aiming </w:t>
      </w:r>
      <w:r w:rsidR="00956C31">
        <w:t>to improve</w:t>
      </w:r>
      <w:r>
        <w:t xml:space="preserve"> ease of access and implementation (as compared to confirmatory tests) and </w:t>
      </w:r>
      <w:r w:rsidR="00956C31">
        <w:t>decrease</w:t>
      </w:r>
      <w:r>
        <w:t xml:space="preserve"> the proportion of patients requiring more expensive confirmatory testing (</w:t>
      </w:r>
      <w:r w:rsidRPr="006138F0">
        <w:rPr>
          <w:i/>
        </w:rPr>
        <w:t>i.e.,</w:t>
      </w:r>
      <w:r>
        <w:t xml:space="preserve"> a rule-out test with a high sensitivity and negative predictive value)</w:t>
      </w:r>
      <w:r>
        <w:fldChar w:fldCharType="begin"/>
      </w:r>
      <w:r w:rsidR="000D3BA5">
        <w:instrText xml:space="preserve"> ADDIN EN.CITE &lt;EndNote&gt;&lt;Cite&gt;&lt;Author&gt;Bossuyt&lt;/Author&gt;&lt;Year&gt;2006&lt;/Year&gt;&lt;RecNum&gt;36&lt;/RecNum&gt;&lt;DisplayText&gt;[18]&lt;/DisplayText&gt;&lt;record&gt;&lt;rec-number&gt;36&lt;/rec-number&gt;&lt;foreign-keys&gt;&lt;key app="EN" db-id="ea0tx9x2idw59gep0t9xet9kfppsdrpsf59z" timestamp="1533838097"&gt;36&lt;/key&gt;&lt;/foreign-keys&gt;&lt;ref-type name="Journal Article"&gt;17&lt;/ref-type&gt;&lt;contributors&gt;&lt;authors&gt;&lt;author&gt;Bossuyt, P. M.&lt;/author&gt;&lt;author&gt;Irwig, L.&lt;/author&gt;&lt;author&gt;Craig, J.&lt;/author&gt;&lt;author&gt;Glasziou, P.&lt;/author&gt;&lt;/authors&gt;&lt;/contributors&gt;&lt;auth-address&gt;Department of Clinical Epidemiology, Biostatistics and Bioinformatics, Academic Medical Centre, University of Amsterdam, Amsterdam 1100 DE, Netherlands. p.m.bossuyt@amc.uva.nl&lt;/auth-address&gt;&lt;titles&gt;&lt;title&gt;Comparative accuracy: assessing new tests against existing diagnostic pathways&lt;/title&gt;&lt;secondary-title&gt;BMJ&lt;/secondary-title&gt;&lt;alt-title&gt;Bmj&lt;/alt-title&gt;&lt;/titles&gt;&lt;periodical&gt;&lt;full-title&gt;BMJ&lt;/full-title&gt;&lt;abbr-1&gt;Bmj&lt;/abbr-1&gt;&lt;/periodical&gt;&lt;alt-periodical&gt;&lt;full-title&gt;BMJ&lt;/full-title&gt;&lt;abbr-1&gt;Bmj&lt;/abbr-1&gt;&lt;/alt-periodical&gt;&lt;pages&gt;1089-92&lt;/pages&gt;&lt;volume&gt;332&lt;/volume&gt;&lt;number&gt;7549&lt;/number&gt;&lt;keywords&gt;&lt;keyword&gt;Diagnostic Techniques and Procedures/*standards&lt;/keyword&gt;&lt;keyword&gt;Humans&lt;/keyword&gt;&lt;keyword&gt;Research Design&lt;/keyword&gt;&lt;keyword&gt;Sensitivity and Specificity&lt;/keyword&gt;&lt;keyword&gt;Triage/standards&lt;/keyword&gt;&lt;/keywords&gt;&lt;dates&gt;&lt;year&gt;2006&lt;/year&gt;&lt;pub-dates&gt;&lt;date&gt;May 6&lt;/date&gt;&lt;/pub-dates&gt;&lt;/dates&gt;&lt;isbn&gt;1756-1833 (Electronic)&amp;#xD;0959-8138 (Linking)&lt;/isbn&gt;&lt;accession-num&gt;16675820&lt;/accession-num&gt;&lt;urls&gt;&lt;related-urls&gt;&lt;url&gt;http://www.ncbi.nlm.nih.gov/pubmed/16675820&lt;/url&gt;&lt;/related-urls&gt;&lt;/urls&gt;&lt;custom2&gt;1458557&lt;/custom2&gt;&lt;electronic-resource-num&gt;10.1136/bmj.332.7549.1089&lt;/electronic-resource-num&gt;&lt;/record&gt;&lt;/Cite&gt;&lt;/EndNote&gt;</w:instrText>
      </w:r>
      <w:r>
        <w:fldChar w:fldCharType="separate"/>
      </w:r>
      <w:r w:rsidR="000D3BA5">
        <w:rPr>
          <w:noProof/>
        </w:rPr>
        <w:t>[</w:t>
      </w:r>
      <w:hyperlink w:anchor="_ENREF_18" w:tooltip="Bossuyt, 2006 #36" w:history="1">
        <w:r w:rsidR="000D3BA5">
          <w:rPr>
            <w:noProof/>
          </w:rPr>
          <w:t>18</w:t>
        </w:r>
      </w:hyperlink>
      <w:r w:rsidR="000D3BA5">
        <w:rPr>
          <w:noProof/>
        </w:rPr>
        <w:t>]</w:t>
      </w:r>
      <w:r>
        <w:fldChar w:fldCharType="end"/>
      </w:r>
      <w:r>
        <w:t>. A TB triage test (Box 1) is designed to be used in adults and children identified as having symptoms compatible with TB or having risk factors for any form of active TB (or at a minimum for pulmonary TB) (Figure 1). Triage testing should stratify individuals for either confirmatory TB diagnostic testing (for triage test-positive patients), or further investigation of likely non-TB aetiologies (for triage test-negative patients). The key characteristics defined for a TB triage test at a WHO consensus meeting to develop target product profiles (TPPs) for new TB diagnostic tests in 2014</w:t>
      </w:r>
      <w:r>
        <w:fldChar w:fldCharType="begin"/>
      </w:r>
      <w:r w:rsidR="000D3BA5">
        <w:instrText xml:space="preserve"> ADDIN EN.CITE &lt;EndNote&gt;&lt;Cite&gt;&lt;Year&gt;2014&lt;/Year&gt;&lt;RecNum&gt;24&lt;/RecNum&gt;&lt;DisplayText&gt;[19]&lt;/DisplayText&gt;&lt;record&gt;&lt;rec-number&gt;24&lt;/rec-number&gt;&lt;foreign-keys&gt;&lt;key app="EN" db-id="ea0tx9x2idw59gep0t9xet9kfppsdrpsf59z" timestamp="1528768861"&gt;24&lt;/key&gt;&lt;/foreign-keys&gt;&lt;ref-type name="Report"&gt;27&lt;/ref-type&gt;&lt;contributors&gt;&lt;/contributors&gt;&lt;titles&gt;&lt;title&gt;World Health Organization. High-priority target product profiles for new tuberculosis diagnostics: report of a consensus meeting.&lt;/title&gt;&lt;/titles&gt;&lt;dates&gt;&lt;year&gt;2014&lt;/year&gt;&lt;/dates&gt;&lt;urls&gt;&lt;/urls&gt;&lt;/record&gt;&lt;/Cite&gt;&lt;/EndNote&gt;</w:instrText>
      </w:r>
      <w:r>
        <w:fldChar w:fldCharType="separate"/>
      </w:r>
      <w:r w:rsidR="000D3BA5">
        <w:rPr>
          <w:noProof/>
        </w:rPr>
        <w:t>[</w:t>
      </w:r>
      <w:hyperlink w:anchor="_ENREF_19" w:tooltip=", 2014 #24" w:history="1">
        <w:r w:rsidR="000D3BA5">
          <w:rPr>
            <w:noProof/>
          </w:rPr>
          <w:t>19</w:t>
        </w:r>
      </w:hyperlink>
      <w:r w:rsidR="000D3BA5">
        <w:rPr>
          <w:noProof/>
        </w:rPr>
        <w:t>]</w:t>
      </w:r>
      <w:r>
        <w:fldChar w:fldCharType="end"/>
      </w:r>
      <w:r>
        <w:t xml:space="preserve"> were that it should be: non-sputum based; easy to use; rapid; accurate (optimally 95% sensitive and 80% specific for any form of active TB when compared to the confirmatory test, or minimally 90% sensitive and 70% specific for pulmonary TB when compared to the confirmatory test); affordable; and usable with only minimal infrastructure and training needs. An optimised triage </w:t>
      </w:r>
      <w:r w:rsidRPr="000C30E6">
        <w:t xml:space="preserve">test for TB would </w:t>
      </w:r>
      <w:r>
        <w:t xml:space="preserve">likely </w:t>
      </w:r>
      <w:r w:rsidRPr="000C30E6">
        <w:t>have a large global market and high</w:t>
      </w:r>
      <w:r>
        <w:t xml:space="preserve"> </w:t>
      </w:r>
      <w:r w:rsidRPr="000C30E6">
        <w:t>potential to reduce</w:t>
      </w:r>
      <w:r>
        <w:t xml:space="preserve"> </w:t>
      </w:r>
      <w:r w:rsidRPr="000C30E6">
        <w:t>TB</w:t>
      </w:r>
      <w:r>
        <w:t xml:space="preserve"> burden</w:t>
      </w:r>
      <w:r>
        <w:fldChar w:fldCharType="begin"/>
      </w:r>
      <w:r w:rsidR="000D3BA5">
        <w:instrText xml:space="preserve"> ADDIN EN.CITE &lt;EndNote&gt;&lt;Cite&gt;&lt;Author&gt;Kik&lt;/Author&gt;&lt;Year&gt;2014&lt;/Year&gt;&lt;RecNum&gt;25&lt;/RecNum&gt;&lt;DisplayText&gt;[20]&lt;/DisplayText&gt;&lt;record&gt;&lt;rec-number&gt;25&lt;/rec-number&gt;&lt;foreign-keys&gt;&lt;key app="EN" db-id="ea0tx9x2idw59gep0t9xet9kfppsdrpsf59z" timestamp="1528769029"&gt;25&lt;/key&gt;&lt;/foreign-keys&gt;&lt;ref-type name="Journal Article"&gt;17&lt;/ref-type&gt;&lt;contributors&gt;&lt;authors&gt;&lt;author&gt;Kik, S. V.&lt;/author&gt;&lt;author&gt;Denkinger, C. M.&lt;/author&gt;&lt;author&gt;Casenghi, M.&lt;/author&gt;&lt;author&gt;Vadnais, C.&lt;/author&gt;&lt;author&gt;Pai, M.&lt;/author&gt;&lt;/authors&gt;&lt;/contributors&gt;&lt;auth-address&gt;McGill International TB Centre, McGill University, Montreal, QC, Canada Dept of Epidemiology and Biostatistics, McGill University, Montreal, QC, Canada.&amp;#xD;McGill International TB Centre, McGill University, Montreal, QC, Canada Dept of Epidemiology and Biostatistics, McGill University, Montreal, QC, Canada Division of Infectious Disease, Beth Israel Deaconess Medical Center, Boston, MA, USA.&amp;#xD;Medecins Sans Frontieres Access Campaign, Geneva, Switzerland.&amp;#xD;McGill International TB Centre, McGill University, Montreal, QC, Canada Dept of Epidemiology and Biostatistics, McGill University, Montreal, QC, Canada Madhukar.pai@mcgill.ca.&lt;/auth-address&gt;&lt;titles&gt;&lt;title&gt;Tuberculosis diagnostics: which target product profiles should be prioritise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537-40&lt;/pages&gt;&lt;volume&gt;44&lt;/volume&gt;&lt;number&gt;2&lt;/number&gt;&lt;dates&gt;&lt;year&gt;2014&lt;/year&gt;&lt;pub-dates&gt;&lt;date&gt;Aug&lt;/date&gt;&lt;/pub-dates&gt;&lt;/dates&gt;&lt;isbn&gt;1399-3003 (Electronic)&amp;#xD;0903-1936 (Linking)&lt;/isbn&gt;&lt;accession-num&gt;24696110&lt;/accession-num&gt;&lt;urls&gt;&lt;related-urls&gt;&lt;url&gt;http://www.ncbi.nlm.nih.gov/pubmed/24696110&lt;/url&gt;&lt;/related-urls&gt;&lt;/urls&gt;&lt;electronic-resource-num&gt;10.1183/09031936.00027714&lt;/electronic-resource-num&gt;&lt;/record&gt;&lt;/Cite&gt;&lt;/EndNote&gt;</w:instrText>
      </w:r>
      <w:r>
        <w:fldChar w:fldCharType="separate"/>
      </w:r>
      <w:r w:rsidR="000D3BA5">
        <w:rPr>
          <w:noProof/>
        </w:rPr>
        <w:t>[</w:t>
      </w:r>
      <w:hyperlink w:anchor="_ENREF_20" w:tooltip="Kik, 2014 #25" w:history="1">
        <w:r w:rsidR="000D3BA5">
          <w:rPr>
            <w:noProof/>
          </w:rPr>
          <w:t>20</w:t>
        </w:r>
      </w:hyperlink>
      <w:r w:rsidR="000D3BA5">
        <w:rPr>
          <w:noProof/>
        </w:rPr>
        <w:t>]</w:t>
      </w:r>
      <w:r>
        <w:fldChar w:fldCharType="end"/>
      </w:r>
      <w:r>
        <w:t xml:space="preserve">. </w:t>
      </w:r>
    </w:p>
    <w:p w:rsidR="00D533A6" w:rsidRDefault="00D533A6" w:rsidP="00BE7B02">
      <w:pPr>
        <w:widowControl w:val="0"/>
        <w:tabs>
          <w:tab w:val="clear" w:pos="1440"/>
        </w:tabs>
        <w:autoSpaceDE w:val="0"/>
        <w:autoSpaceDN w:val="0"/>
        <w:adjustRightInd w:val="0"/>
        <w:spacing w:after="0" w:line="480" w:lineRule="auto"/>
        <w:jc w:val="both"/>
      </w:pPr>
    </w:p>
    <w:p w:rsidR="00DE1129" w:rsidRDefault="00B1070C" w:rsidP="00BE7B02">
      <w:pPr>
        <w:widowControl w:val="0"/>
        <w:tabs>
          <w:tab w:val="clear" w:pos="1440"/>
        </w:tabs>
        <w:autoSpaceDE w:val="0"/>
        <w:autoSpaceDN w:val="0"/>
        <w:adjustRightInd w:val="0"/>
        <w:spacing w:after="0" w:line="480" w:lineRule="auto"/>
        <w:jc w:val="both"/>
      </w:pPr>
      <w:r>
        <w:t xml:space="preserve">The current </w:t>
      </w:r>
      <w:r w:rsidR="00DB58FC">
        <w:t>recommended</w:t>
      </w:r>
      <w:r w:rsidR="001C786C">
        <w:t xml:space="preserve"> </w:t>
      </w:r>
      <w:r w:rsidR="00440C8F">
        <w:t xml:space="preserve">approach </w:t>
      </w:r>
      <w:r>
        <w:t xml:space="preserve">to identifying patients presenting to healthcare facilities who should be evaluated for TB primarily relies on </w:t>
      </w:r>
      <w:r w:rsidR="00AE3162">
        <w:t xml:space="preserve">patients reporting </w:t>
      </w:r>
      <w:r w:rsidR="00AE3162">
        <w:lastRenderedPageBreak/>
        <w:t xml:space="preserve">symptoms </w:t>
      </w:r>
      <w:r w:rsidR="005C691A">
        <w:t xml:space="preserve">compatible with </w:t>
      </w:r>
      <w:r w:rsidR="00AE3162">
        <w:t xml:space="preserve">TB (cough, hemoptysis, fever, night sweats, weight loss) </w:t>
      </w:r>
      <w:r w:rsidR="005C691A">
        <w:t xml:space="preserve">through </w:t>
      </w:r>
      <w:r w:rsidR="00AE3162">
        <w:t>passive case finding</w:t>
      </w:r>
      <w:r w:rsidR="00143316">
        <w:t>,</w:t>
      </w:r>
      <w:r w:rsidR="00AE3162">
        <w:t xml:space="preserve"> </w:t>
      </w:r>
      <w:r w:rsidR="005C691A">
        <w:t>and/</w:t>
      </w:r>
      <w:r w:rsidR="00AE3162">
        <w:t xml:space="preserve">or systematic </w:t>
      </w:r>
      <w:r w:rsidR="00DB58FC">
        <w:t xml:space="preserve">symptom </w:t>
      </w:r>
      <w:r w:rsidR="00AE3162">
        <w:t xml:space="preserve">screening of </w:t>
      </w:r>
      <w:r w:rsidR="00E9233D">
        <w:t xml:space="preserve">individuals </w:t>
      </w:r>
      <w:r w:rsidR="00AE3162">
        <w:t>with certain risk factors for TB such as HIV</w:t>
      </w:r>
      <w:r w:rsidR="00823A6F">
        <w:fldChar w:fldCharType="begin"/>
      </w:r>
      <w:r w:rsidR="000D3BA5">
        <w:instrText xml:space="preserve"> ADDIN EN.CITE &lt;EndNote&gt;&lt;Cite&gt;&lt;RecNum&gt;18&lt;/RecNum&gt;&lt;DisplayText&gt;[21]&lt;/DisplayText&gt;&lt;record&gt;&lt;rec-number&gt;18&lt;/rec-number&gt;&lt;foreign-keys&gt;&lt;key app="EN" db-id="ea0tx9x2idw59gep0t9xet9kfppsdrpsf59z" timestamp="1528718784"&gt;18&lt;/key&gt;&lt;/foreign-keys&gt;&lt;ref-type name="Report"&gt;27&lt;/ref-type&gt;&lt;contributors&gt;&lt;/contributors&gt;&lt;titles&gt;&lt;title&gt;World Health Organization. Systematic screening for active tuberculosis: principles and&amp;#xD;recommendations. Policy recommendations. Geneva, 2013.&lt;/title&gt;&lt;/titles&gt;&lt;dates&gt;&lt;/dates&gt;&lt;urls&gt;&lt;/urls&gt;&lt;/record&gt;&lt;/Cite&gt;&lt;/EndNote&gt;</w:instrText>
      </w:r>
      <w:r w:rsidR="00823A6F">
        <w:fldChar w:fldCharType="separate"/>
      </w:r>
      <w:r w:rsidR="000D3BA5">
        <w:rPr>
          <w:noProof/>
        </w:rPr>
        <w:t>[</w:t>
      </w:r>
      <w:hyperlink w:anchor="_ENREF_21" w:tooltip=",  #18" w:history="1">
        <w:r w:rsidR="000D3BA5">
          <w:rPr>
            <w:noProof/>
          </w:rPr>
          <w:t>21</w:t>
        </w:r>
      </w:hyperlink>
      <w:r w:rsidR="000D3BA5">
        <w:rPr>
          <w:noProof/>
        </w:rPr>
        <w:t>]</w:t>
      </w:r>
      <w:r w:rsidR="00823A6F">
        <w:fldChar w:fldCharType="end"/>
      </w:r>
      <w:r w:rsidR="00AE3162">
        <w:t>.</w:t>
      </w:r>
      <w:r w:rsidR="002B2259">
        <w:t xml:space="preserve"> </w:t>
      </w:r>
      <w:r w:rsidR="002B26A9">
        <w:t>P</w:t>
      </w:r>
      <w:r w:rsidR="002B2259">
        <w:t>atients</w:t>
      </w:r>
      <w:r w:rsidR="00D9086F">
        <w:t xml:space="preserve"> who self-report symptoms or have a positive symptom screen</w:t>
      </w:r>
      <w:r w:rsidR="002B2259">
        <w:t xml:space="preserve"> </w:t>
      </w:r>
      <w:r w:rsidR="002B26A9">
        <w:t>should</w:t>
      </w:r>
      <w:r w:rsidR="005C691A">
        <w:t xml:space="preserve"> next</w:t>
      </w:r>
      <w:r w:rsidR="002B26A9">
        <w:t xml:space="preserve"> undergo confirmatory testing with Xpert</w:t>
      </w:r>
      <w:r w:rsidR="00800C44">
        <w:t xml:space="preserve"> or other</w:t>
      </w:r>
      <w:r w:rsidR="0097573C">
        <w:t xml:space="preserve"> WHO-endorsed</w:t>
      </w:r>
      <w:r w:rsidR="00800C44">
        <w:t xml:space="preserve"> molecular diagnostic tests</w:t>
      </w:r>
      <w:r w:rsidR="00D9086F">
        <w:t xml:space="preserve"> where feasible and/</w:t>
      </w:r>
      <w:r w:rsidR="002B26A9">
        <w:t xml:space="preserve">or </w:t>
      </w:r>
      <w:r w:rsidR="00CF601E">
        <w:t>sputum</w:t>
      </w:r>
      <w:r w:rsidR="002B26A9">
        <w:t xml:space="preserve"> smear</w:t>
      </w:r>
      <w:r w:rsidR="00CF601E">
        <w:t xml:space="preserve"> microscopy</w:t>
      </w:r>
      <w:r w:rsidR="00D9086F">
        <w:t xml:space="preserve"> when molecular tests are unavailable on-site</w:t>
      </w:r>
      <w:r w:rsidR="002B26A9">
        <w:t xml:space="preserve">. </w:t>
      </w:r>
      <w:r w:rsidR="00316BF7">
        <w:t>Of note, chest x-ray (CXR) typically remains a secondary diagnostic test after an initial negative sputum-based test and is often unavailable in community and many primary health care settings. The</w:t>
      </w:r>
      <w:r w:rsidR="00E057DC">
        <w:t xml:space="preserve"> </w:t>
      </w:r>
      <w:r w:rsidR="007B71D5">
        <w:t xml:space="preserve">accuracy </w:t>
      </w:r>
      <w:r w:rsidR="0076354B">
        <w:t>of symptom screening</w:t>
      </w:r>
      <w:r w:rsidR="00BC66A5">
        <w:t xml:space="preserve"> for pulmonary TB</w:t>
      </w:r>
      <w:r w:rsidR="0076354B">
        <w:t xml:space="preserve"> is highly variable</w:t>
      </w:r>
      <w:r w:rsidR="00E9233D">
        <w:t>,</w:t>
      </w:r>
      <w:r w:rsidR="0076354B">
        <w:t xml:space="preserve"> with one review demonstrating a sensitivity ranging from 25-50% for prolonged cough (</w:t>
      </w:r>
      <w:r w:rsidR="00E9233D">
        <w:t xml:space="preserve">longer </w:t>
      </w:r>
      <w:r w:rsidR="0076354B">
        <w:t xml:space="preserve">than two weeks) to 77-84% for any </w:t>
      </w:r>
      <w:r>
        <w:t xml:space="preserve">TB </w:t>
      </w:r>
      <w:r w:rsidR="0076354B">
        <w:t>symptom</w:t>
      </w:r>
      <w:r w:rsidR="00084C5F">
        <w:t>. S</w:t>
      </w:r>
      <w:r w:rsidR="0076354B">
        <w:t>pecificity dropped from 92-96% for prolonged coug</w:t>
      </w:r>
      <w:r w:rsidR="008C5CA2">
        <w:t>h to 67-74% for any TB symptom</w:t>
      </w:r>
      <w:r w:rsidR="00823A6F">
        <w:fldChar w:fldCharType="begin"/>
      </w:r>
      <w:r w:rsidR="000D3BA5">
        <w:instrText xml:space="preserve"> ADDIN EN.CITE &lt;EndNote&gt;&lt;Cite&gt;&lt;Author&gt;Van&amp;apos;t Hoog&lt;/Author&gt;&lt;Year&gt;2014&lt;/Year&gt;&lt;RecNum&gt;19&lt;/RecNum&gt;&lt;DisplayText&gt;[22]&lt;/DisplayText&gt;&lt;record&gt;&lt;rec-number&gt;19&lt;/rec-number&gt;&lt;foreign-keys&gt;&lt;key app="EN" db-id="ea0tx9x2idw59gep0t9xet9kfppsdrpsf59z" timestamp="1528718842"&gt;19&lt;/key&gt;&lt;/foreign-keys&gt;&lt;ref-type name="Journal Article"&gt;17&lt;/ref-type&gt;&lt;contributors&gt;&lt;authors&gt;&lt;author&gt;Van&amp;apos;t Hoog, A. H.&lt;/author&gt;&lt;author&gt;Onozaki, I.&lt;/author&gt;&lt;author&gt;Lonnroth, K.&lt;/author&gt;&lt;/authors&gt;&lt;/contributors&gt;&lt;auth-address&gt;Academic Medical Centre, Department of Global Health, University of Amsterdam, Amsterdam, The Netherlands. a.h.vanthoog@aighd.org.&lt;/auth-address&gt;&lt;titles&gt;&lt;title&gt;Choosing algorithms for TB screening: a modelling study to compare yield, predictive value and diagnostic burde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532&lt;/pages&gt;&lt;volume&gt;14&lt;/volume&gt;&lt;dates&gt;&lt;year&gt;2014&lt;/year&gt;&lt;/dates&gt;&lt;isbn&gt;1471-2334 (Electronic)&amp;#xD;1471-2334 (Linking)&lt;/isbn&gt;&lt;accession-num&gt;25326816&lt;/accession-num&gt;&lt;urls&gt;&lt;related-urls&gt;&lt;url&gt;http://www.ncbi.nlm.nih.gov/pubmed/25326816&lt;/url&gt;&lt;/related-urls&gt;&lt;/urls&gt;&lt;custom2&gt;4287425&lt;/custom2&gt;&lt;electronic-resource-num&gt;10.1186/1471-2334-14-532&lt;/electronic-resource-num&gt;&lt;/record&gt;&lt;/Cite&gt;&lt;/EndNote&gt;</w:instrText>
      </w:r>
      <w:r w:rsidR="00823A6F">
        <w:fldChar w:fldCharType="separate"/>
      </w:r>
      <w:r w:rsidR="000D3BA5">
        <w:rPr>
          <w:noProof/>
        </w:rPr>
        <w:t>[</w:t>
      </w:r>
      <w:hyperlink w:anchor="_ENREF_22" w:tooltip="Van't Hoog, 2014 #19" w:history="1">
        <w:r w:rsidR="000D3BA5">
          <w:rPr>
            <w:noProof/>
          </w:rPr>
          <w:t>22</w:t>
        </w:r>
      </w:hyperlink>
      <w:r w:rsidR="000D3BA5">
        <w:rPr>
          <w:noProof/>
        </w:rPr>
        <w:t>]</w:t>
      </w:r>
      <w:r w:rsidR="00823A6F">
        <w:fldChar w:fldCharType="end"/>
      </w:r>
      <w:r w:rsidR="0076354B">
        <w:t>.</w:t>
      </w:r>
      <w:r w:rsidR="00145463">
        <w:t xml:space="preserve"> </w:t>
      </w:r>
      <w:r w:rsidR="00D247BF">
        <w:t>Additionally</w:t>
      </w:r>
      <w:r w:rsidR="00955AE3">
        <w:t>, s</w:t>
      </w:r>
      <w:r w:rsidR="00E057DC">
        <w:t xml:space="preserve">tudies that have evaluated patients using exit </w:t>
      </w:r>
      <w:r w:rsidR="00AE3162">
        <w:t>interviews</w:t>
      </w:r>
      <w:r w:rsidR="00E057DC">
        <w:t xml:space="preserve"> after presentation to healthcare clinics </w:t>
      </w:r>
      <w:r w:rsidR="00702A24">
        <w:t xml:space="preserve">in high TB incidence settings </w:t>
      </w:r>
      <w:r w:rsidR="00E057DC">
        <w:t>have demonstrated that</w:t>
      </w:r>
      <w:r w:rsidR="007109EF">
        <w:t>,</w:t>
      </w:r>
      <w:r w:rsidR="00E057DC">
        <w:t xml:space="preserve"> although a high proportion of clinic attendees report</w:t>
      </w:r>
      <w:r w:rsidR="005C691A">
        <w:t>ed</w:t>
      </w:r>
      <w:r w:rsidR="00E057DC">
        <w:t xml:space="preserve"> one or more TB </w:t>
      </w:r>
      <w:r w:rsidR="005C691A">
        <w:t xml:space="preserve">compatible </w:t>
      </w:r>
      <w:r w:rsidR="00E057DC">
        <w:t>symptom</w:t>
      </w:r>
      <w:r w:rsidR="00583D0A">
        <w:t>s</w:t>
      </w:r>
      <w:r w:rsidR="00E72930">
        <w:t xml:space="preserve"> (approximately 5-15% of whom will have TB)</w:t>
      </w:r>
      <w:r w:rsidR="00E057DC">
        <w:t>, only</w:t>
      </w:r>
      <w:r w:rsidR="00330FCA">
        <w:t xml:space="preserve"> 20-50% of those who </w:t>
      </w:r>
      <w:r w:rsidR="004240BF">
        <w:t>we</w:t>
      </w:r>
      <w:r w:rsidR="00330FCA">
        <w:t>re identified as having symptoms</w:t>
      </w:r>
      <w:r w:rsidR="00E057DC">
        <w:t xml:space="preserve"> </w:t>
      </w:r>
      <w:r w:rsidR="004240BF">
        <w:t xml:space="preserve">suggesting TB </w:t>
      </w:r>
      <w:r w:rsidR="00033660">
        <w:t xml:space="preserve">actually </w:t>
      </w:r>
      <w:r w:rsidR="00E057DC">
        <w:t>under</w:t>
      </w:r>
      <w:r w:rsidR="004E3AEA">
        <w:t xml:space="preserve">went </w:t>
      </w:r>
      <w:r w:rsidR="00E057DC">
        <w:t xml:space="preserve">sputum-based TB diagnostic testing, </w:t>
      </w:r>
      <w:r w:rsidR="00955AE3">
        <w:t xml:space="preserve">resulting in a </w:t>
      </w:r>
      <w:r w:rsidR="007109EF">
        <w:t xml:space="preserve">substantial </w:t>
      </w:r>
      <w:r w:rsidR="00955AE3">
        <w:t>early diagnostic gap in the cascade of care</w:t>
      </w:r>
      <w:r w:rsidR="00823A6F">
        <w:fldChar w:fldCharType="begin">
          <w:fldData xml:space="preserve">PEVuZE5vdGU+PENpdGU+PEF1dGhvcj5DaGlob3RhPC9BdXRob3I+PFllYXI+MjAxNTwvWWVhcj48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zODE0OTwvcGFnZXM+PHZvbHVt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3BlcmlvZGljYWw+PGFsdC1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hbHQtcGVyaW9kaWNhbD48cGFnZXM+NjA4LTE0PC9wYWdl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MjY0LTI3MjwvcGFnZXM+PHZvbHVt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</w:fldData>
        </w:fldChar>
      </w:r>
      <w:r w:rsidR="000D3BA5">
        <w:instrText xml:space="preserve"> ADDIN EN.CITE </w:instrText>
      </w:r>
      <w:r w:rsidR="000D3BA5">
        <w:fldChar w:fldCharType="begin">
          <w:fldData xml:space="preserve">PEVuZE5vdGU+PENpdGU+PEF1dGhvcj5DaGlob3RhPC9BdXRob3I+PFllYXI+MjAxNTwvWWVhcj48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zODE0OTwvcGFnZXM+PHZvbHVt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3BlcmlvZGljYWw+PGFsdC1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hbHQtcGVyaW9kaWNhbD48cGFnZXM+NjA4LTE0PC9wYWdl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MjY0LTI3MjwvcGFnZXM+PHZvbHVt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</w:fldData>
        </w:fldChar>
      </w:r>
      <w:r w:rsidR="000D3BA5">
        <w:instrText xml:space="preserve"> ADDIN EN.CITE.DATA </w:instrText>
      </w:r>
      <w:r w:rsidR="000D3BA5">
        <w:fldChar w:fldCharType="end"/>
      </w:r>
      <w:r w:rsidR="00823A6F">
        <w:fldChar w:fldCharType="separate"/>
      </w:r>
      <w:r w:rsidR="000D3BA5">
        <w:rPr>
          <w:noProof/>
        </w:rPr>
        <w:t>[</w:t>
      </w:r>
      <w:hyperlink w:anchor="_ENREF_23" w:tooltip="Chihota, 2015 #1" w:history="1">
        <w:r w:rsidR="000D3BA5">
          <w:rPr>
            <w:noProof/>
          </w:rPr>
          <w:t>23-26</w:t>
        </w:r>
      </w:hyperlink>
      <w:r w:rsidR="000D3BA5">
        <w:rPr>
          <w:noProof/>
        </w:rPr>
        <w:t>]</w:t>
      </w:r>
      <w:r w:rsidR="00823A6F">
        <w:fldChar w:fldCharType="end"/>
      </w:r>
      <w:r w:rsidR="00E057DC">
        <w:t xml:space="preserve">.  </w:t>
      </w:r>
    </w:p>
    <w:p w:rsidR="00CA498F" w:rsidRDefault="00CA498F" w:rsidP="00BE7B02">
      <w:pPr>
        <w:widowControl w:val="0"/>
        <w:tabs>
          <w:tab w:val="clear" w:pos="1440"/>
        </w:tabs>
        <w:autoSpaceDE w:val="0"/>
        <w:autoSpaceDN w:val="0"/>
        <w:adjustRightInd w:val="0"/>
        <w:spacing w:after="0" w:line="480" w:lineRule="auto"/>
        <w:jc w:val="both"/>
      </w:pPr>
    </w:p>
    <w:p w:rsidR="00CB35C8" w:rsidRDefault="005E7BCF" w:rsidP="00BE7B02">
      <w:pPr>
        <w:widowControl w:val="0"/>
        <w:tabs>
          <w:tab w:val="clear" w:pos="1440"/>
        </w:tabs>
        <w:autoSpaceDE w:val="0"/>
        <w:autoSpaceDN w:val="0"/>
        <w:adjustRightInd w:val="0"/>
        <w:spacing w:after="0" w:line="480" w:lineRule="auto"/>
        <w:jc w:val="both"/>
      </w:pPr>
      <w:r>
        <w:t>Prior evaluations of TB diagnostic</w:t>
      </w:r>
      <w:r w:rsidR="006B7C05">
        <w:t xml:space="preserve">s, including the existing but sub-optimal tests used for triage (e.g. CXR), </w:t>
      </w:r>
      <w:r>
        <w:t xml:space="preserve">have </w:t>
      </w:r>
      <w:r w:rsidR="006B7C05">
        <w:t xml:space="preserve">often </w:t>
      </w:r>
      <w:r>
        <w:t>identified a lack of rigor with respect to sources of bias related to patient sampling, study design and issues related to reference standard</w:t>
      </w:r>
      <w:r w:rsidR="008E3893">
        <w:fldChar w:fldCharType="begin">
          <w:fldData xml:space="preserve">PEVuZE5vdGU+PENpdGU+PEF1dGhvcj5NYWNMZWFuPC9BdXRob3I+PFllYXI+MjAxOTwvWWVhcj48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wZXJpb2RpY2FsPjxhbHQt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YWx0LXBlcmlvZGljYWw+PHBhZ2VzPjEyMjYtMzA8L3BhZ2VzPjx2b2x1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</w:fldData>
        </w:fldChar>
      </w:r>
      <w:r w:rsidR="006B7C05">
        <w:instrText xml:space="preserve"> ADDIN EN.CITE </w:instrText>
      </w:r>
      <w:r w:rsidR="006B7C05">
        <w:fldChar w:fldCharType="begin">
          <w:fldData xml:space="preserve">PEVuZE5vdGU+PENpdGU+PEF1dGhvcj5NYWNMZWFuPC9BdXRob3I+PFllYXI+MjAxOTwvWWVhcj48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wZXJpb2RpY2FsPjxhbHQt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YWx0LXBlcmlvZGljYWw+PHBhZ2VzPjEyMjYtMzA8L3BhZ2VzPjx2b2x1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</w:fldData>
        </w:fldChar>
      </w:r>
      <w:r w:rsidR="006B7C05">
        <w:instrText xml:space="preserve"> ADDIN EN.CITE.DATA </w:instrText>
      </w:r>
      <w:r w:rsidR="006B7C05">
        <w:fldChar w:fldCharType="end"/>
      </w:r>
      <w:r w:rsidR="008E3893">
        <w:fldChar w:fldCharType="separate"/>
      </w:r>
      <w:r w:rsidR="006B7C05">
        <w:rPr>
          <w:noProof/>
        </w:rPr>
        <w:t>[</w:t>
      </w:r>
      <w:hyperlink w:anchor="_ENREF_27" w:tooltip="MacLean, 2019 #53" w:history="1">
        <w:r w:rsidR="000D3BA5">
          <w:rPr>
            <w:noProof/>
          </w:rPr>
          <w:t>27</w:t>
        </w:r>
      </w:hyperlink>
      <w:r w:rsidR="006B7C05">
        <w:rPr>
          <w:noProof/>
        </w:rPr>
        <w:t xml:space="preserve">, </w:t>
      </w:r>
      <w:hyperlink w:anchor="_ENREF_28" w:tooltip="Pande, 2016 #43" w:history="1">
        <w:r w:rsidR="000D3BA5">
          <w:rPr>
            <w:noProof/>
          </w:rPr>
          <w:t>28</w:t>
        </w:r>
      </w:hyperlink>
      <w:r w:rsidR="006B7C05">
        <w:rPr>
          <w:noProof/>
        </w:rPr>
        <w:t>]</w:t>
      </w:r>
      <w:r w:rsidR="008E3893">
        <w:fldChar w:fldCharType="end"/>
      </w:r>
      <w:r w:rsidR="00B60BA7">
        <w:t xml:space="preserve"> (see also </w:t>
      </w:r>
      <w:r w:rsidR="00D9086F">
        <w:t>Denkinger</w:t>
      </w:r>
      <w:r w:rsidR="00B60BA7">
        <w:t xml:space="preserve"> et al.</w:t>
      </w:r>
      <w:r w:rsidR="00AE1055">
        <w:t>,</w:t>
      </w:r>
      <w:r w:rsidR="00B60BA7">
        <w:t xml:space="preserve"> Paper 1)</w:t>
      </w:r>
      <w:r>
        <w:t>.</w:t>
      </w:r>
      <w:r w:rsidR="004B61C8">
        <w:t xml:space="preserve"> </w:t>
      </w:r>
      <w:r w:rsidR="00195CC5">
        <w:t xml:space="preserve">In this article we will focus on providing guidance for </w:t>
      </w:r>
      <w:r w:rsidR="000A4C82">
        <w:t>the design of diagnostic accuracy studies of</w:t>
      </w:r>
      <w:r w:rsidR="00D9086F">
        <w:t xml:space="preserve"> novel</w:t>
      </w:r>
      <w:r w:rsidR="000A4C82">
        <w:t xml:space="preserve"> </w:t>
      </w:r>
      <w:r w:rsidR="00195CC5">
        <w:t>TB triage test</w:t>
      </w:r>
      <w:r w:rsidR="000A4C82">
        <w:t>s</w:t>
      </w:r>
      <w:r w:rsidR="00195CC5">
        <w:t xml:space="preserve">, in view of the urgent need for these data to inform WHO review and guide </w:t>
      </w:r>
      <w:r w:rsidR="00195CC5">
        <w:lastRenderedPageBreak/>
        <w:t>potential policy recommendations.</w:t>
      </w:r>
      <w:r w:rsidR="000A4C82">
        <w:t xml:space="preserve"> </w:t>
      </w:r>
      <w:r w:rsidR="00B039C4">
        <w:t>We will review</w:t>
      </w:r>
      <w:r w:rsidR="00A937BB">
        <w:t xml:space="preserve"> general study design considerations and other</w:t>
      </w:r>
      <w:r w:rsidR="00B039C4">
        <w:t xml:space="preserve"> key issues </w:t>
      </w:r>
      <w:r w:rsidR="00A937BB">
        <w:t>including</w:t>
      </w:r>
      <w:r w:rsidR="00B039C4">
        <w:t xml:space="preserve"> each of the </w:t>
      </w:r>
      <w:r w:rsidR="00A937BB">
        <w:t>Quality Assessment of Diagnostic Accuracy (</w:t>
      </w:r>
      <w:r w:rsidR="00B039C4">
        <w:t>QUADAS-2</w:t>
      </w:r>
      <w:r w:rsidR="00A937BB">
        <w:t>) domains</w:t>
      </w:r>
      <w:r w:rsidR="00823A6F">
        <w:fldChar w:fldCharType="begin"/>
      </w:r>
      <w:r w:rsidR="006B7C05">
        <w:instrText xml:space="preserve"> ADDIN EN.CITE &lt;EndNote&gt;&lt;Cite&gt;&lt;Author&gt;Whiting&lt;/Author&gt;&lt;Year&gt;2011&lt;/Year&gt;&lt;RecNum&gt;51&lt;/RecNum&gt;&lt;DisplayText&gt;[29]&lt;/DisplayText&gt;&lt;record&gt;&lt;rec-number&gt;51&lt;/rec-number&gt;&lt;foreign-keys&gt;&lt;key app="EN" db-id="ea0tx9x2idw59gep0t9xet9kfppsdrpsf59z" timestamp="1544646795"&gt;5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823A6F">
        <w:fldChar w:fldCharType="separate"/>
      </w:r>
      <w:r w:rsidR="006B7C05">
        <w:rPr>
          <w:noProof/>
        </w:rPr>
        <w:t>[</w:t>
      </w:r>
      <w:hyperlink w:anchor="_ENREF_29" w:tooltip="Whiting, 2011 #51" w:history="1">
        <w:r w:rsidR="000D3BA5">
          <w:rPr>
            <w:noProof/>
          </w:rPr>
          <w:t>29</w:t>
        </w:r>
      </w:hyperlink>
      <w:r w:rsidR="006B7C05">
        <w:rPr>
          <w:noProof/>
        </w:rPr>
        <w:t>]</w:t>
      </w:r>
      <w:r w:rsidR="00823A6F">
        <w:fldChar w:fldCharType="end"/>
      </w:r>
      <w:r w:rsidR="00A937BB">
        <w:t>.</w:t>
      </w:r>
      <w:r w:rsidR="00B039C4">
        <w:t xml:space="preserve"> </w:t>
      </w:r>
      <w:r w:rsidR="002C5F9A">
        <w:t>Impact data</w:t>
      </w:r>
      <w:r w:rsidR="000A4C82">
        <w:t xml:space="preserve"> beyond accuracy</w:t>
      </w:r>
      <w:r w:rsidR="00B22C62">
        <w:t>, while not the focus of this article,</w:t>
      </w:r>
      <w:r w:rsidR="000A4C82">
        <w:t xml:space="preserve"> </w:t>
      </w:r>
      <w:r w:rsidR="002C5F9A">
        <w:t>will also be</w:t>
      </w:r>
      <w:r w:rsidR="00B22C62">
        <w:t xml:space="preserve"> discussed</w:t>
      </w:r>
      <w:r w:rsidR="000A4C82">
        <w:t>.</w:t>
      </w:r>
    </w:p>
    <w:p w:rsidR="00BE7B02" w:rsidRPr="00F22639" w:rsidRDefault="00BE7B02" w:rsidP="00BE7B02">
      <w:pPr>
        <w:widowControl w:val="0"/>
        <w:tabs>
          <w:tab w:val="clear" w:pos="1440"/>
        </w:tabs>
        <w:autoSpaceDE w:val="0"/>
        <w:autoSpaceDN w:val="0"/>
        <w:adjustRightInd w:val="0"/>
        <w:spacing w:after="0" w:line="480" w:lineRule="auto"/>
        <w:jc w:val="both"/>
      </w:pPr>
    </w:p>
    <w:p w:rsidR="00377995" w:rsidRPr="00352925" w:rsidRDefault="0098690C" w:rsidP="00BE7B02">
      <w:pPr>
        <w:spacing w:line="480" w:lineRule="auto"/>
        <w:jc w:val="both"/>
        <w:rPr>
          <w:u w:val="single"/>
        </w:rPr>
      </w:pPr>
      <w:r w:rsidRPr="00352925">
        <w:rPr>
          <w:u w:val="single"/>
        </w:rPr>
        <w:t>Intended use</w:t>
      </w:r>
      <w:r w:rsidR="00C631A4" w:rsidRPr="00352925">
        <w:rPr>
          <w:u w:val="single"/>
        </w:rPr>
        <w:t xml:space="preserve"> </w:t>
      </w:r>
      <w:r w:rsidR="00BC48DF" w:rsidRPr="00352925">
        <w:rPr>
          <w:u w:val="single"/>
        </w:rPr>
        <w:t>scenarios for triage tests</w:t>
      </w:r>
    </w:p>
    <w:p w:rsidR="00A179C4" w:rsidRDefault="001C0821" w:rsidP="00BE7B02">
      <w:pPr>
        <w:widowControl w:val="0"/>
        <w:tabs>
          <w:tab w:val="clear" w:pos="1440"/>
        </w:tabs>
        <w:autoSpaceDE w:val="0"/>
        <w:autoSpaceDN w:val="0"/>
        <w:adjustRightInd w:val="0"/>
        <w:spacing w:after="0" w:line="480" w:lineRule="auto"/>
        <w:jc w:val="both"/>
      </w:pPr>
      <w:r>
        <w:t>The cost</w:t>
      </w:r>
      <w:r w:rsidR="00B90E76">
        <w:t xml:space="preserve"> </w:t>
      </w:r>
      <w:r>
        <w:t>efficiencies offered by introduction of a triage test</w:t>
      </w:r>
      <w:r w:rsidR="00665676">
        <w:t xml:space="preserve"> (with respect to </w:t>
      </w:r>
      <w:r w:rsidR="00BC355A">
        <w:t>decreased numbers of patients requiring confirmatory testing)</w:t>
      </w:r>
      <w:r>
        <w:t xml:space="preserve"> may improve case finding by </w:t>
      </w:r>
      <w:r w:rsidR="005959ED">
        <w:t>reducing health system overload</w:t>
      </w:r>
      <w:r w:rsidR="00BC355A">
        <w:t>. This may</w:t>
      </w:r>
      <w:r w:rsidR="005959ED">
        <w:t xml:space="preserve"> </w:t>
      </w:r>
      <w:r>
        <w:t>mak</w:t>
      </w:r>
      <w:r w:rsidR="00BC355A">
        <w:t>e</w:t>
      </w:r>
      <w:r>
        <w:t xml:space="preserve"> it more feasible</w:t>
      </w:r>
      <w:r w:rsidR="00C92734">
        <w:t xml:space="preserve"> and affordable</w:t>
      </w:r>
      <w:r>
        <w:t xml:space="preserve"> to offer confirmatory testing to</w:t>
      </w:r>
      <w:r w:rsidR="00B312F5">
        <w:t xml:space="preserve"> patients with a higher pre-test probability of TB</w:t>
      </w:r>
      <w:r w:rsidR="00E71165">
        <w:t>,</w:t>
      </w:r>
      <w:r w:rsidR="00B312F5">
        <w:t xml:space="preserve"> based on presenting with TB symptoms or TB risk factors </w:t>
      </w:r>
      <w:r w:rsidR="002C5F9A">
        <w:t>and having</w:t>
      </w:r>
      <w:r w:rsidR="00B312F5">
        <w:t xml:space="preserve"> a positive triage test.</w:t>
      </w:r>
      <w:r w:rsidR="009C088E">
        <w:t xml:space="preserve"> If a triage test can be implemented at lower levels of the healthcare system, triage testing may also facilitate earlier diagnosis by expanding TB </w:t>
      </w:r>
      <w:r w:rsidR="0054237D">
        <w:t xml:space="preserve">case finding </w:t>
      </w:r>
      <w:r w:rsidR="009C088E">
        <w:t>in these settings</w:t>
      </w:r>
      <w:r w:rsidR="00BC355A">
        <w:fldChar w:fldCharType="begin"/>
      </w:r>
      <w:r w:rsidR="000D3BA5">
        <w:instrText xml:space="preserve"> ADDIN EN.CITE &lt;EndNote&gt;&lt;Cite&gt;&lt;Year&gt;2014&lt;/Year&gt;&lt;RecNum&gt;24&lt;/RecNum&gt;&lt;DisplayText&gt;[19]&lt;/DisplayText&gt;&lt;record&gt;&lt;rec-number&gt;24&lt;/rec-number&gt;&lt;foreign-keys&gt;&lt;key app="EN" db-id="ea0tx9x2idw59gep0t9xet9kfppsdrpsf59z" timestamp="1528768861"&gt;24&lt;/key&gt;&lt;/foreign-keys&gt;&lt;ref-type name="Report"&gt;27&lt;/ref-type&gt;&lt;contributors&gt;&lt;/contributors&gt;&lt;titles&gt;&lt;title&gt;World Health Organization. High-priority target product profiles for new tuberculosis diagnostics: report of a consensus meeting.&lt;/title&gt;&lt;/titles&gt;&lt;dates&gt;&lt;year&gt;2014&lt;/year&gt;&lt;/dates&gt;&lt;urls&gt;&lt;/urls&gt;&lt;/record&gt;&lt;/Cite&gt;&lt;/EndNote&gt;</w:instrText>
      </w:r>
      <w:r w:rsidR="00BC355A">
        <w:fldChar w:fldCharType="separate"/>
      </w:r>
      <w:r w:rsidR="000D3BA5">
        <w:rPr>
          <w:noProof/>
        </w:rPr>
        <w:t>[</w:t>
      </w:r>
      <w:hyperlink w:anchor="_ENREF_19" w:tooltip=", 2014 #24" w:history="1">
        <w:r w:rsidR="000D3BA5">
          <w:rPr>
            <w:noProof/>
          </w:rPr>
          <w:t>19</w:t>
        </w:r>
      </w:hyperlink>
      <w:r w:rsidR="000D3BA5">
        <w:rPr>
          <w:noProof/>
        </w:rPr>
        <w:t>]</w:t>
      </w:r>
      <w:r w:rsidR="00BC355A">
        <w:fldChar w:fldCharType="end"/>
      </w:r>
      <w:r w:rsidR="009C088E">
        <w:t>, since access to triage test should be greater than for the confirmatory test.</w:t>
      </w:r>
      <w:r>
        <w:t xml:space="preserve"> </w:t>
      </w:r>
      <w:r w:rsidR="004C77DC">
        <w:t xml:space="preserve">Triage testing </w:t>
      </w:r>
      <w:r w:rsidR="004D5FBD">
        <w:t xml:space="preserve">might </w:t>
      </w:r>
      <w:r w:rsidR="004C77DC">
        <w:t>also be used for initial testing at higher levels of the healthcare system such as tertiary or reference hospitals as part of</w:t>
      </w:r>
      <w:r w:rsidR="006D1FF9">
        <w:t xml:space="preserve"> a</w:t>
      </w:r>
      <w:r w:rsidR="004C77DC">
        <w:t xml:space="preserve"> transmission control</w:t>
      </w:r>
      <w:r w:rsidR="00DC00AB">
        <w:t xml:space="preserve"> </w:t>
      </w:r>
      <w:r w:rsidR="006D1FF9">
        <w:t xml:space="preserve">screening </w:t>
      </w:r>
      <w:r w:rsidR="004C77DC">
        <w:t>approach</w:t>
      </w:r>
      <w:r w:rsidR="006D1FF9">
        <w:t xml:space="preserve"> such as FAST (Find cases Actively, Separate safely and promptly Treat effectively)</w:t>
      </w:r>
      <w:r w:rsidR="0054237D">
        <w:fldChar w:fldCharType="begin"/>
      </w:r>
      <w:r w:rsidR="006B7C05">
        <w:instrText xml:space="preserve"> ADDIN EN.CITE &lt;EndNote&gt;&lt;Cite&gt;&lt;Author&gt;Barrera&lt;/Author&gt;&lt;Year&gt;2015&lt;/Year&gt;&lt;RecNum&gt;55&lt;/RecNum&gt;&lt;DisplayText&gt;[30]&lt;/DisplayText&gt;&lt;record&gt;&lt;rec-number&gt;55&lt;/rec-number&gt;&lt;foreign-keys&gt;&lt;key app="EN" db-id="ea0tx9x2idw59gep0t9xet9kfppsdrpsf59z" timestamp="1556677676"&gt;55&lt;/key&gt;&lt;/foreign-keys&gt;&lt;ref-type name="Journal Article"&gt;17&lt;/ref-type&gt;&lt;contributors&gt;&lt;authors&gt;&lt;author&gt;Barrera, E.&lt;/author&gt;&lt;author&gt;Livchits, V.&lt;/author&gt;&lt;author&gt;Nardell, E.&lt;/author&gt;&lt;/authors&gt;&lt;/contributors&gt;&lt;auth-address&gt;Partners in Health, Boston, Massachusetts, USA.&amp;#xD;Partners in Health, Russia.&amp;#xD;Division of Global Health Equity, Brigham &amp;amp; Women&amp;apos;s Hospital, Boston, Massachusetts, USA.&lt;/auth-address&gt;&lt;titles&gt;&lt;title&gt;F-A-S-T: a refocused, intensified, administrative tuberculosis transmission control strategy&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381-4&lt;/pages&gt;&lt;volume&gt;19&lt;/volume&gt;&lt;number&gt;4&lt;/number&gt;&lt;edition&gt;2015/04/11&lt;/edition&gt;&lt;keywords&gt;&lt;keyword&gt;Communicable Disease Control/*methods&lt;/keyword&gt;&lt;keyword&gt;Humans&lt;/keyword&gt;&lt;keyword&gt;Treatment Outcome&lt;/keyword&gt;&lt;keyword&gt;Tuberculosis, Multidrug-Resistant/*prevention &amp;amp; control/*transmission&lt;/keyword&gt;&lt;/keywords&gt;&lt;dates&gt;&lt;year&gt;2015&lt;/year&gt;&lt;pub-dates&gt;&lt;date&gt;Apr&lt;/date&gt;&lt;/pub-dates&gt;&lt;/dates&gt;&lt;isbn&gt;1815-7920 (Electronic)&amp;#xD;1027-3719 (Linking)&lt;/isbn&gt;&lt;accession-num&gt;25859991&lt;/accession-num&gt;&lt;urls&gt;&lt;related-urls&gt;&lt;url&gt;https://www.ncbi.nlm.nih.gov/pubmed/25859991&lt;/url&gt;&lt;/related-urls&gt;&lt;/urls&gt;&lt;electronic-resource-num&gt;10.5588/ijtld.14.0680&lt;/electronic-resource-num&gt;&lt;/record&gt;&lt;/Cite&gt;&lt;/EndNote&gt;</w:instrText>
      </w:r>
      <w:r w:rsidR="0054237D">
        <w:fldChar w:fldCharType="separate"/>
      </w:r>
      <w:r w:rsidR="006B7C05">
        <w:rPr>
          <w:noProof/>
        </w:rPr>
        <w:t>[</w:t>
      </w:r>
      <w:hyperlink w:anchor="_ENREF_30" w:tooltip="Barrera, 2015 #55" w:history="1">
        <w:r w:rsidR="000D3BA5">
          <w:rPr>
            <w:noProof/>
          </w:rPr>
          <w:t>30</w:t>
        </w:r>
      </w:hyperlink>
      <w:r w:rsidR="006B7C05">
        <w:rPr>
          <w:noProof/>
        </w:rPr>
        <w:t>]</w:t>
      </w:r>
      <w:r w:rsidR="0054237D">
        <w:fldChar w:fldCharType="end"/>
      </w:r>
      <w:r w:rsidR="004C77DC">
        <w:t xml:space="preserve"> to identify infectious patients. Although access to confirmatory TB testing is likely to be better in these settings, high rates of</w:t>
      </w:r>
      <w:r w:rsidR="002471FB">
        <w:t xml:space="preserve"> initially undiagnosed</w:t>
      </w:r>
      <w:r w:rsidR="004C77DC">
        <w:t xml:space="preserve"> TB have been documented in hospitals, including referral centers</w:t>
      </w:r>
      <w:r w:rsidR="00823A6F">
        <w:fldChar w:fldCharType="begin">
          <w:fldData xml:space="preserve">PEVuZE5vdGU+PENpdGU+PEF1dGhvcj5OYXRoYXZpdGhhcmFuYTwvQXV0aG9yPjxZZWFyPjIwMTc8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EwMjAtMTAyNTwvcGFnZXM+PHZvbHVtZT4yMTwvdm9s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=
</w:fldData>
        </w:fldChar>
      </w:r>
      <w:r w:rsidR="006B7C05">
        <w:instrText xml:space="preserve"> ADDIN EN.CITE </w:instrText>
      </w:r>
      <w:r w:rsidR="006B7C05">
        <w:fldChar w:fldCharType="begin">
          <w:fldData xml:space="preserve">PEVuZE5vdGU+PENpdGU+PEF1dGhvcj5OYXRoYXZpdGhhcmFuYTwvQXV0aG9yPjxZZWFyPjIwMTc8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EwMjAtMTAyNTwvcGFnZXM+PHZvbHVtZT4yMTwvdm9s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=
</w:fldData>
        </w:fldChar>
      </w:r>
      <w:r w:rsidR="006B7C05">
        <w:instrText xml:space="preserve"> ADDIN EN.CITE.DATA </w:instrText>
      </w:r>
      <w:r w:rsidR="006B7C05">
        <w:fldChar w:fldCharType="end"/>
      </w:r>
      <w:r w:rsidR="00823A6F">
        <w:fldChar w:fldCharType="separate"/>
      </w:r>
      <w:r w:rsidR="006B7C05">
        <w:rPr>
          <w:noProof/>
        </w:rPr>
        <w:t>[</w:t>
      </w:r>
      <w:hyperlink w:anchor="_ENREF_31" w:tooltip="Nathavitharana, 2017 #28" w:history="1">
        <w:r w:rsidR="000D3BA5">
          <w:rPr>
            <w:noProof/>
          </w:rPr>
          <w:t>31</w:t>
        </w:r>
      </w:hyperlink>
      <w:r w:rsidR="006B7C05">
        <w:rPr>
          <w:noProof/>
        </w:rPr>
        <w:t>]</w:t>
      </w:r>
      <w:r w:rsidR="00823A6F">
        <w:fldChar w:fldCharType="end"/>
      </w:r>
      <w:r w:rsidR="004C77DC">
        <w:t>.</w:t>
      </w:r>
    </w:p>
    <w:p w:rsidR="00E67F93" w:rsidRDefault="00E67F93" w:rsidP="00BE7B02">
      <w:pPr>
        <w:widowControl w:val="0"/>
        <w:tabs>
          <w:tab w:val="clear" w:pos="1440"/>
        </w:tabs>
        <w:autoSpaceDE w:val="0"/>
        <w:autoSpaceDN w:val="0"/>
        <w:adjustRightInd w:val="0"/>
        <w:spacing w:after="0" w:line="480" w:lineRule="auto"/>
        <w:jc w:val="both"/>
      </w:pPr>
    </w:p>
    <w:p w:rsidR="00EA2B2A" w:rsidRPr="0067613A" w:rsidRDefault="00D75C8F" w:rsidP="00BE7B02">
      <w:pPr>
        <w:widowControl w:val="0"/>
        <w:tabs>
          <w:tab w:val="clear" w:pos="1440"/>
        </w:tabs>
        <w:autoSpaceDE w:val="0"/>
        <w:autoSpaceDN w:val="0"/>
        <w:adjustRightInd w:val="0"/>
        <w:spacing w:after="0" w:line="480" w:lineRule="auto"/>
        <w:jc w:val="both"/>
        <w:rPr>
          <w:u w:val="single"/>
        </w:rPr>
      </w:pPr>
      <w:r w:rsidRPr="0067613A">
        <w:rPr>
          <w:u w:val="single"/>
        </w:rPr>
        <w:t>Clinical</w:t>
      </w:r>
      <w:r w:rsidR="003B5B87" w:rsidRPr="0067613A">
        <w:rPr>
          <w:u w:val="single"/>
        </w:rPr>
        <w:t xml:space="preserve"> </w:t>
      </w:r>
      <w:r w:rsidR="00EA2B2A" w:rsidRPr="0067613A">
        <w:rPr>
          <w:u w:val="single"/>
        </w:rPr>
        <w:t xml:space="preserve">Pathway </w:t>
      </w:r>
    </w:p>
    <w:p w:rsidR="00344F3C" w:rsidRDefault="00330E54" w:rsidP="00BE7B02">
      <w:pPr>
        <w:widowControl w:val="0"/>
        <w:tabs>
          <w:tab w:val="clear" w:pos="1440"/>
        </w:tabs>
        <w:autoSpaceDE w:val="0"/>
        <w:autoSpaceDN w:val="0"/>
        <w:adjustRightInd w:val="0"/>
        <w:spacing w:after="0" w:line="480" w:lineRule="auto"/>
        <w:jc w:val="both"/>
      </w:pPr>
      <w:r>
        <w:t>Triage testing would be employed to determine which patients</w:t>
      </w:r>
      <w:r w:rsidR="00674537">
        <w:t xml:space="preserve"> with symptoms or risk factors for TB</w:t>
      </w:r>
      <w:r>
        <w:t xml:space="preserve"> </w:t>
      </w:r>
      <w:r w:rsidR="008857E9">
        <w:t>require</w:t>
      </w:r>
      <w:r>
        <w:t xml:space="preserve"> confirmatory testing, which should be performed in all triage test-positive patients</w:t>
      </w:r>
      <w:r w:rsidR="002C5F9A">
        <w:t xml:space="preserve"> (Figure 1)</w:t>
      </w:r>
      <w:r>
        <w:t xml:space="preserve">. </w:t>
      </w:r>
      <w:r w:rsidR="000678BA">
        <w:t>Identification of patients with TB symptoms</w:t>
      </w:r>
      <w:r w:rsidR="00316BF7">
        <w:t xml:space="preserve"> or risk</w:t>
      </w:r>
      <w:r w:rsidR="000678BA">
        <w:t xml:space="preserve"> may be </w:t>
      </w:r>
      <w:r w:rsidR="000678BA">
        <w:lastRenderedPageBreak/>
        <w:t>done passively by patient self-reporting or by active symptom screening, either at the point of entry to the healthcare facility (often by a triage nurse) or by the clinician seeing the patient</w:t>
      </w:r>
      <w:r w:rsidR="00DB58FC">
        <w:t xml:space="preserve"> (including outreach workers evaluating household TB contacts)</w:t>
      </w:r>
      <w:r w:rsidR="000678BA">
        <w:t>.</w:t>
      </w:r>
      <w:r w:rsidR="00C74911">
        <w:t xml:space="preserve"> As mentioned previously</w:t>
      </w:r>
      <w:r w:rsidR="00F46A60">
        <w:t xml:space="preserve">, the accuracy of TB symptom screening across settings is highly variable and will thus affect the impact of a triage test being </w:t>
      </w:r>
      <w:r w:rsidR="00C970B5">
        <w:t xml:space="preserve">performed for </w:t>
      </w:r>
      <w:r w:rsidR="00F46A60">
        <w:t>patients identified to have symptoms</w:t>
      </w:r>
      <w:r w:rsidR="008E3893">
        <w:t xml:space="preserve"> (sensitivity will likely be lower for active rather than passive case finding)</w:t>
      </w:r>
      <w:r w:rsidR="000D05F0">
        <w:t xml:space="preserve">. </w:t>
      </w:r>
      <w:r w:rsidR="008E3893">
        <w:t>Given the limitations of symptom screening, some patients who</w:t>
      </w:r>
      <w:r w:rsidR="00C970B5">
        <w:t>m</w:t>
      </w:r>
      <w:r w:rsidR="008E3893">
        <w:t xml:space="preserve"> clinicians consider sufficiently high-risk may be referred directly for triage (versus confirmatory) testing, even in the absence of symptoms</w:t>
      </w:r>
      <w:r w:rsidR="008E3893">
        <w:fldChar w:fldCharType="begin">
          <w:fldData xml:space="preserve">PEVuZE5vdGU+PENpdGU+PEF1dGhvcj5Zb29uPC9BdXRob3I+PFllYXI+MjAxOTwvWWVhcj48UmVj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</w:fldData>
        </w:fldChar>
      </w:r>
      <w:r w:rsidR="006B7C05">
        <w:instrText xml:space="preserve"> ADDIN EN.CITE </w:instrText>
      </w:r>
      <w:r w:rsidR="006B7C05">
        <w:fldChar w:fldCharType="begin">
          <w:fldData xml:space="preserve">PEVuZE5vdGU+PENpdGU+PEF1dGhvcj5Zb29uPC9BdXRob3I+PFllYXI+MjAxOTwvWWVhcj48UmVj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</w:fldData>
        </w:fldChar>
      </w:r>
      <w:r w:rsidR="006B7C05">
        <w:instrText xml:space="preserve"> ADDIN EN.CITE.DATA </w:instrText>
      </w:r>
      <w:r w:rsidR="006B7C05">
        <w:fldChar w:fldCharType="end"/>
      </w:r>
      <w:r w:rsidR="008E3893">
        <w:fldChar w:fldCharType="separate"/>
      </w:r>
      <w:r w:rsidR="006B7C05">
        <w:rPr>
          <w:noProof/>
        </w:rPr>
        <w:t>[</w:t>
      </w:r>
      <w:hyperlink w:anchor="_ENREF_32" w:tooltip="Yoon, 2019 #52" w:history="1">
        <w:r w:rsidR="000D3BA5">
          <w:rPr>
            <w:noProof/>
          </w:rPr>
          <w:t>32</w:t>
        </w:r>
      </w:hyperlink>
      <w:r w:rsidR="006B7C05">
        <w:rPr>
          <w:noProof/>
        </w:rPr>
        <w:t>]</w:t>
      </w:r>
      <w:r w:rsidR="008E3893">
        <w:fldChar w:fldCharType="end"/>
      </w:r>
      <w:r w:rsidR="00F46A60">
        <w:t>.</w:t>
      </w:r>
      <w:r w:rsidR="000678BA">
        <w:t xml:space="preserve"> </w:t>
      </w:r>
      <w:r w:rsidR="00E44395">
        <w:t xml:space="preserve">We acknowledge that testing patients with TB risk factors but without TB symptoms </w:t>
      </w:r>
      <w:r w:rsidR="00864510">
        <w:t>may</w:t>
      </w:r>
      <w:r w:rsidR="00E44395">
        <w:t xml:space="preserve"> blur boundaries between triage testing (typically done </w:t>
      </w:r>
      <w:r w:rsidR="008E33D8">
        <w:t xml:space="preserve">in </w:t>
      </w:r>
      <w:r w:rsidR="00E44395">
        <w:t xml:space="preserve">symptomatic patients) and </w:t>
      </w:r>
      <w:r w:rsidR="005959ED">
        <w:t xml:space="preserve">active </w:t>
      </w:r>
      <w:r w:rsidR="00E44395">
        <w:t xml:space="preserve">screening (typically </w:t>
      </w:r>
      <w:r w:rsidR="00394CD8">
        <w:t xml:space="preserve">done </w:t>
      </w:r>
      <w:r w:rsidR="008E33D8">
        <w:t xml:space="preserve">in </w:t>
      </w:r>
      <w:r w:rsidR="00394CD8">
        <w:t>asymptomatic people)</w:t>
      </w:r>
      <w:r w:rsidR="00864510">
        <w:t>, but for</w:t>
      </w:r>
      <w:r w:rsidR="00B2121E">
        <w:t xml:space="preserve"> the</w:t>
      </w:r>
      <w:r w:rsidR="00864510">
        <w:t xml:space="preserve"> purposes of this manuscript, we consider an initial, non-confirmatory test in such patien</w:t>
      </w:r>
      <w:r w:rsidR="000D324C">
        <w:t>ts to be</w:t>
      </w:r>
      <w:r w:rsidR="00C970B5">
        <w:t xml:space="preserve"> included as</w:t>
      </w:r>
      <w:r w:rsidR="000D324C">
        <w:t xml:space="preserve"> a triage test</w:t>
      </w:r>
      <w:r w:rsidR="00864510">
        <w:t>.</w:t>
      </w:r>
    </w:p>
    <w:p w:rsidR="006F6630" w:rsidRDefault="006F6630" w:rsidP="00BE7B02">
      <w:pPr>
        <w:widowControl w:val="0"/>
        <w:tabs>
          <w:tab w:val="clear" w:pos="1440"/>
        </w:tabs>
        <w:autoSpaceDE w:val="0"/>
        <w:autoSpaceDN w:val="0"/>
        <w:adjustRightInd w:val="0"/>
        <w:spacing w:after="0" w:line="480" w:lineRule="auto"/>
        <w:jc w:val="both"/>
      </w:pPr>
    </w:p>
    <w:p w:rsidR="00AE32DC" w:rsidRPr="00DA2B97" w:rsidRDefault="00BC355A" w:rsidP="00BE7B02">
      <w:pPr>
        <w:widowControl w:val="0"/>
        <w:tabs>
          <w:tab w:val="clear" w:pos="1440"/>
        </w:tabs>
        <w:autoSpaceDE w:val="0"/>
        <w:autoSpaceDN w:val="0"/>
        <w:adjustRightInd w:val="0"/>
        <w:spacing w:after="0" w:line="480" w:lineRule="auto"/>
        <w:jc w:val="both"/>
        <w:rPr>
          <w:u w:val="single"/>
        </w:rPr>
      </w:pPr>
      <w:r>
        <w:rPr>
          <w:u w:val="single"/>
        </w:rPr>
        <w:t>Current l</w:t>
      </w:r>
      <w:r w:rsidR="00AE32DC" w:rsidRPr="00DA2B97">
        <w:rPr>
          <w:u w:val="single"/>
        </w:rPr>
        <w:t>andscape of TB triage tests</w:t>
      </w:r>
    </w:p>
    <w:p w:rsidR="00AE32DC" w:rsidRDefault="009C0A7F" w:rsidP="00BE7B02">
      <w:pPr>
        <w:widowControl w:val="0"/>
        <w:tabs>
          <w:tab w:val="clear" w:pos="1440"/>
        </w:tabs>
        <w:autoSpaceDE w:val="0"/>
        <w:autoSpaceDN w:val="0"/>
        <w:adjustRightInd w:val="0"/>
        <w:spacing w:after="0" w:line="480" w:lineRule="auto"/>
        <w:jc w:val="both"/>
      </w:pPr>
      <w:r>
        <w:t>No</w:t>
      </w:r>
      <w:r w:rsidR="00677670">
        <w:t xml:space="preserve"> optimal triage test for TB </w:t>
      </w:r>
      <w:r>
        <w:t>currently exists</w:t>
      </w:r>
      <w:r w:rsidR="00677670">
        <w:t>.</w:t>
      </w:r>
      <w:r>
        <w:t xml:space="preserve"> </w:t>
      </w:r>
      <w:r w:rsidR="00D533A6">
        <w:t>After symptom screening, c</w:t>
      </w:r>
      <w:r>
        <w:t>hest x-ray</w:t>
      </w:r>
      <w:r w:rsidR="00BB2D76">
        <w:t xml:space="preserve"> (CXR)</w:t>
      </w:r>
      <w:r>
        <w:t xml:space="preserve"> is currently the most commonly used triage test</w:t>
      </w:r>
      <w:r w:rsidR="00BB2D76">
        <w:t>.</w:t>
      </w:r>
      <w:r>
        <w:t xml:space="preserve"> </w:t>
      </w:r>
      <w:r w:rsidR="0012297A">
        <w:t xml:space="preserve">However, the roll-out of CXR has been largely limited by the infrastructure and training needs required. </w:t>
      </w:r>
      <w:r w:rsidR="00976000">
        <w:t xml:space="preserve">Although CXR </w:t>
      </w:r>
      <w:r w:rsidR="004A35EF">
        <w:t>has</w:t>
      </w:r>
      <w:r w:rsidR="00BB2D76">
        <w:t xml:space="preserve"> typically </w:t>
      </w:r>
      <w:r w:rsidR="004A35EF">
        <w:t>been evaluated</w:t>
      </w:r>
      <w:r w:rsidR="00976000">
        <w:t xml:space="preserve"> by</w:t>
      </w:r>
      <w:r w:rsidR="00BB2D76">
        <w:t xml:space="preserve"> human readers,</w:t>
      </w:r>
      <w:r>
        <w:t xml:space="preserve"> </w:t>
      </w:r>
      <w:r w:rsidR="00976000">
        <w:t xml:space="preserve">it is increasingly being </w:t>
      </w:r>
      <w:r w:rsidR="005959ED">
        <w:t xml:space="preserve">assessed by </w:t>
      </w:r>
      <w:r>
        <w:t>computer assisted detection (CAD) software</w:t>
      </w:r>
      <w:r w:rsidR="00E1105C">
        <w:fldChar w:fldCharType="begin">
          <w:fldData xml:space="preserve">PEVuZE5vdGU+PENpdGU+PEF1dGhvcj5BaG1hZCBLaGFuPC9BdXRob3I+PFllYXI+MjAxNzwvWWVh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ZvbHVtZT41MDwvdm9sdW1lPjxudW1i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kYXRlcz48eWVhcj4yMDE4PC95ZWFyPjxwdWItZGF0ZXM+PGRhdGU+Tm92IDEyPC9kYXRlPjwv
cHViLWRhdGVzPjwvZGF0ZXM+PGlzYm4+MTUzNy02NTkxIChFbGVjdHJvbmljKSYjeEQ7MTA1OC00
ODM4IChMaW5raW5nKTwvaXNibj48YWNjZXNzaW9uLW51bT4zMDQxODUyNzwvYWNjZXNzaW9uLW51
bT48dXJscz48cmVsYXRlZC11cmxzPjx1cmw+aHR0cDovL3d3dy5uY2JpLm5sbS5uaWguZ292L3B1
Ym1lZC8zMDQxODUyNzwvdXJsPjwvcmVsYXRlZC11cmxzPjwvdXJscz48ZWxlY3Ryb25pYy1yZXNv
dXJjZS1udW0+MTAuMTA5My9jaWQvY2l5OTY3PC9lbGVjdHJvbmljLXJlc291cmNlLW51bT48L3Jl
Y29yZD48L0NpdGU+PC9FbmROb3RlPgB=
</w:fldData>
        </w:fldChar>
      </w:r>
      <w:r w:rsidR="006B7C05">
        <w:instrText xml:space="preserve"> ADDIN EN.CITE </w:instrText>
      </w:r>
      <w:r w:rsidR="006B7C05">
        <w:fldChar w:fldCharType="begin">
          <w:fldData xml:space="preserve">PEVuZE5vdGU+PENpdGU+PEF1dGhvcj5BaG1hZCBLaGFuPC9BdXRob3I+PFllYXI+MjAxNzwvWWVh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ZvbHVtZT41MDwvdm9sdW1lPjxudW1i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kYXRlcz48eWVhcj4yMDE4PC95ZWFyPjxwdWItZGF0ZXM+PGRhdGU+Tm92IDEyPC9kYXRlPjwv
cHViLWRhdGVzPjwvZGF0ZXM+PGlzYm4+MTUzNy02NTkxIChFbGVjdHJvbmljKSYjeEQ7MTA1OC00
ODM4IChMaW5raW5nKTwvaXNibj48YWNjZXNzaW9uLW51bT4zMDQxODUyNzwvYWNjZXNzaW9uLW51
bT48dXJscz48cmVsYXRlZC11cmxzPjx1cmw+aHR0cDovL3d3dy5uY2JpLm5sbS5uaWguZ292L3B1
Ym1lZC8zMDQxODUyNzwvdXJsPjwvcmVsYXRlZC11cmxzPjwvdXJscz48ZWxlY3Ryb25pYy1yZXNv
dXJjZS1udW0+MTAuMTA5My9jaWQvY2l5OTY3PC9lbGVjdHJvbmljLXJlc291cmNlLW51bT48L3Jl
Y29yZD48L0NpdGU+PC9FbmROb3RlPgB=
</w:fldData>
        </w:fldChar>
      </w:r>
      <w:r w:rsidR="006B7C05">
        <w:instrText xml:space="preserve"> ADDIN EN.CITE.DATA </w:instrText>
      </w:r>
      <w:r w:rsidR="006B7C05">
        <w:fldChar w:fldCharType="end"/>
      </w:r>
      <w:r w:rsidR="00E1105C">
        <w:fldChar w:fldCharType="separate"/>
      </w:r>
      <w:r w:rsidR="006B7C05">
        <w:rPr>
          <w:noProof/>
        </w:rPr>
        <w:t>[</w:t>
      </w:r>
      <w:hyperlink w:anchor="_ENREF_33" w:tooltip="Ahmad Khan, 2017 #39" w:history="1">
        <w:r w:rsidR="000D3BA5">
          <w:rPr>
            <w:noProof/>
          </w:rPr>
          <w:t>33</w:t>
        </w:r>
      </w:hyperlink>
      <w:r w:rsidR="006B7C05">
        <w:rPr>
          <w:noProof/>
        </w:rPr>
        <w:t xml:space="preserve">, </w:t>
      </w:r>
      <w:hyperlink w:anchor="_ENREF_34" w:tooltip="Hwang, 2018 #47" w:history="1">
        <w:r w:rsidR="000D3BA5">
          <w:rPr>
            <w:noProof/>
          </w:rPr>
          <w:t>34</w:t>
        </w:r>
      </w:hyperlink>
      <w:r w:rsidR="006B7C05">
        <w:rPr>
          <w:noProof/>
        </w:rPr>
        <w:t>]</w:t>
      </w:r>
      <w:r w:rsidR="00E1105C">
        <w:fldChar w:fldCharType="end"/>
      </w:r>
      <w:r w:rsidR="00BB2D76">
        <w:t xml:space="preserve">. </w:t>
      </w:r>
      <w:r w:rsidR="005959ED">
        <w:t xml:space="preserve">CAD performance </w:t>
      </w:r>
      <w:r w:rsidR="0012297A">
        <w:t>has varied widely when compared to a microbiological reference standard:</w:t>
      </w:r>
      <w:r w:rsidR="005959ED" w:rsidDel="005959ED">
        <w:t xml:space="preserve"> </w:t>
      </w:r>
      <w:r w:rsidR="00BB2D76">
        <w:t>sensitivity (47%-100%) and specificity (23%-94%)</w:t>
      </w:r>
      <w:r w:rsidR="00823A6F">
        <w:fldChar w:fldCharType="begin">
          <w:fldData xml:space="preserve">PEVuZE5vdGU+PENpdGU+PEF1dGhvcj5QYW5kZTwvQXV0aG9yPjxZZWFyPjIwMTY8L1llYXI+PFJl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jYtMzA8L3BhZ2VzPjx2b2x1bWU+MjA8L3ZvbHVtZT48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</w:fldData>
        </w:fldChar>
      </w:r>
      <w:r w:rsidR="006B7C05">
        <w:instrText xml:space="preserve"> ADDIN EN.CITE </w:instrText>
      </w:r>
      <w:r w:rsidR="006B7C05">
        <w:fldChar w:fldCharType="begin">
          <w:fldData xml:space="preserve">PEVuZE5vdGU+PENpdGU+PEF1dGhvcj5QYW5kZTwvQXV0aG9yPjxZZWFyPjIwMTY8L1llYXI+PFJl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EyMjYtMzA8L3BhZ2VzPjx2b2x1bWU+MjA8L3ZvbHVtZT48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</w:fldData>
        </w:fldChar>
      </w:r>
      <w:r w:rsidR="006B7C05">
        <w:instrText xml:space="preserve"> ADDIN EN.CITE.DATA </w:instrText>
      </w:r>
      <w:r w:rsidR="006B7C05">
        <w:fldChar w:fldCharType="end"/>
      </w:r>
      <w:r w:rsidR="00823A6F">
        <w:fldChar w:fldCharType="separate"/>
      </w:r>
      <w:r w:rsidR="006B7C05">
        <w:rPr>
          <w:noProof/>
        </w:rPr>
        <w:t>[</w:t>
      </w:r>
      <w:hyperlink w:anchor="_ENREF_28" w:tooltip="Pande, 2016 #43" w:history="1">
        <w:r w:rsidR="000D3BA5">
          <w:rPr>
            <w:noProof/>
          </w:rPr>
          <w:t>28</w:t>
        </w:r>
      </w:hyperlink>
      <w:r w:rsidR="006B7C05">
        <w:rPr>
          <w:noProof/>
        </w:rPr>
        <w:t>]</w:t>
      </w:r>
      <w:r w:rsidR="00823A6F">
        <w:fldChar w:fldCharType="end"/>
      </w:r>
      <w:r w:rsidR="00A22B9C">
        <w:t>. I</w:t>
      </w:r>
      <w:r w:rsidR="00917F9D">
        <w:t>n a</w:t>
      </w:r>
      <w:r w:rsidR="002F1FF5">
        <w:t xml:space="preserve"> simulated algorithm</w:t>
      </w:r>
      <w:r w:rsidR="005959ED">
        <w:t>,</w:t>
      </w:r>
      <w:r w:rsidR="002F1FF5">
        <w:t xml:space="preserve"> based on data from South Africa</w:t>
      </w:r>
      <w:r w:rsidR="00917F9D">
        <w:t>,</w:t>
      </w:r>
      <w:r w:rsidR="002F1FF5">
        <w:t xml:space="preserve"> </w:t>
      </w:r>
      <w:r w:rsidR="00BB2D76">
        <w:t>CXR with CAD</w:t>
      </w:r>
      <w:r w:rsidR="002F1FF5">
        <w:t xml:space="preserve"> software as a triage test prior to Xpert</w:t>
      </w:r>
      <w:r w:rsidR="009247CB">
        <w:t xml:space="preserve"> in patients with suspected TB</w:t>
      </w:r>
      <w:r w:rsidR="002F1FF5">
        <w:t xml:space="preserve"> </w:t>
      </w:r>
      <w:r w:rsidR="00BD685B">
        <w:t xml:space="preserve">(based on self-presentation with symptoms) </w:t>
      </w:r>
      <w:r w:rsidR="003E4BBB">
        <w:t xml:space="preserve">resulted in </w:t>
      </w:r>
      <w:r w:rsidR="009247CB">
        <w:t xml:space="preserve">decreased costs </w:t>
      </w:r>
      <w:r w:rsidR="009247CB">
        <w:lastRenderedPageBreak/>
        <w:t>per screened case ($6.72 versus $13.09</w:t>
      </w:r>
      <w:r w:rsidR="00195CC5">
        <w:t xml:space="preserve"> for patients tested with Xpert alone</w:t>
      </w:r>
      <w:r w:rsidR="009247CB">
        <w:t>) and increased throughput from 45 to 113 patients per day</w:t>
      </w:r>
      <w:r w:rsidR="00823A6F">
        <w:fldChar w:fldCharType="begin">
          <w:fldData xml:space="preserve">PEVuZE5vdGU+PENpdGU+PEF1dGhvcj5QaGlsaXBzZW48L0F1dGhvcj48WWVhcj4yMDE1PC9ZZWFy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IyMTU8L3BhZ2VzPjx2b2x1bWU+NTwvdm9sdW1l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</w:fldData>
        </w:fldChar>
      </w:r>
      <w:r w:rsidR="0054237D">
        <w:instrText xml:space="preserve"> ADDIN EN.CITE </w:instrText>
      </w:r>
      <w:r w:rsidR="0054237D">
        <w:fldChar w:fldCharType="begin">
          <w:fldData xml:space="preserve">PEVuZE5vdGU+PENpdGU+PEF1dGhvcj5QaGlsaXBzZW48L0F1dGhvcj48WWVhcj4yMDE1PC9ZZWFy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IyMTU8L3BhZ2VzPjx2b2x1bWU+NTwvdm9sdW1l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</w:fldData>
        </w:fldChar>
      </w:r>
      <w:r w:rsidR="0054237D">
        <w:instrText xml:space="preserve"> ADDIN EN.CITE.DATA </w:instrText>
      </w:r>
      <w:r w:rsidR="0054237D">
        <w:fldChar w:fldCharType="end"/>
      </w:r>
      <w:r w:rsidR="00823A6F">
        <w:fldChar w:fldCharType="separate"/>
      </w:r>
      <w:r w:rsidR="0054237D">
        <w:rPr>
          <w:noProof/>
        </w:rPr>
        <w:t>[</w:t>
      </w:r>
      <w:hyperlink w:anchor="_ENREF_35" w:tooltip="Philipsen, 2015 #33" w:history="1">
        <w:r w:rsidR="000D3BA5">
          <w:rPr>
            <w:noProof/>
          </w:rPr>
          <w:t>35</w:t>
        </w:r>
      </w:hyperlink>
      <w:r w:rsidR="0054237D">
        <w:rPr>
          <w:noProof/>
        </w:rPr>
        <w:t>]</w:t>
      </w:r>
      <w:r w:rsidR="00823A6F">
        <w:fldChar w:fldCharType="end"/>
      </w:r>
      <w:r w:rsidR="009247CB">
        <w:t>.</w:t>
      </w:r>
      <w:r w:rsidR="006652F4">
        <w:t xml:space="preserve"> </w:t>
      </w:r>
      <w:r w:rsidR="0012297A">
        <w:t>The interest in an easy-to-use,</w:t>
      </w:r>
      <w:r w:rsidR="006652F4">
        <w:t xml:space="preserve"> non-sputum </w:t>
      </w:r>
      <w:r w:rsidR="0012297A">
        <w:t>biomarker-</w:t>
      </w:r>
      <w:r w:rsidR="006652F4">
        <w:t>based</w:t>
      </w:r>
      <w:r w:rsidR="0012297A">
        <w:t xml:space="preserve"> </w:t>
      </w:r>
      <w:r w:rsidR="00C82E4C">
        <w:t xml:space="preserve">test </w:t>
      </w:r>
      <w:r w:rsidR="0012297A">
        <w:t xml:space="preserve">has been substantial, and </w:t>
      </w:r>
      <w:r w:rsidR="00C82E4C">
        <w:t xml:space="preserve">has </w:t>
      </w:r>
      <w:r w:rsidR="0012297A">
        <w:t xml:space="preserve">focused primarily on </w:t>
      </w:r>
      <w:r w:rsidR="006652F4">
        <w:t>host biomarkers.</w:t>
      </w:r>
      <w:r w:rsidR="009247CB">
        <w:t xml:space="preserve"> </w:t>
      </w:r>
      <w:r w:rsidR="00CC0908">
        <w:t>A</w:t>
      </w:r>
      <w:r w:rsidR="00677670">
        <w:t xml:space="preserve"> recent </w:t>
      </w:r>
      <w:r w:rsidR="00361F12">
        <w:t>systematic review and meta-analysis suggested that point-of-care C-reactive protein (CRP) may be able to meet TPP performance targets</w:t>
      </w:r>
      <w:r w:rsidR="00823A6F">
        <w:fldChar w:fldCharType="begin">
          <w:fldData xml:space="preserve">PEVuZE5vdGU+PENpdGU+PEF1dGhvcj5Zb29uPC9BdXRob3I+PFllYXI+MjAxNzwvWWVhcj48UmVj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AxMy0xMDE5PC9wYWdlcz48dm9sdW1lPjIxPC92b2x1bWU+PG51bWJlcj45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=
</w:fldData>
        </w:fldChar>
      </w:r>
      <w:r w:rsidR="0054237D">
        <w:instrText xml:space="preserve"> ADDIN EN.CITE </w:instrText>
      </w:r>
      <w:r w:rsidR="0054237D">
        <w:fldChar w:fldCharType="begin">
          <w:fldData xml:space="preserve">PEVuZE5vdGU+PENpdGU+PEF1dGhvcj5Zb29uPC9BdXRob3I+PFllYXI+MjAxNzwvWWVhcj48UmVj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IEogVHViZXJjIEx1bmcgRGlzPC9mdWxsLXRpdGxlPjxhYmJyLTE+VGhlIGlu
dGVybmF0aW9uYWwgam91cm5hbCBvZiB0dWJlcmN1bG9zaXMgYW5kIGx1bmcgZGlzZWFzZSA6IHRo
ZSBvZmZpY2lhbCBqb3VybmFsIG9mIHRoZSBJbnRlcm5hdGlvbmFsIFVuaW9uIGFnYWluc3QgVHVi
ZXJjdWxvc2lzIGFuZCBMdW5nIERpc2Vhc2U8L2FiYnItM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MTAxMy0xMDE5PC9wYWdlcz48dm9sdW1lPjIxPC92b2x1bWU+PG51bWJlcj45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=
</w:fldData>
        </w:fldChar>
      </w:r>
      <w:r w:rsidR="0054237D">
        <w:instrText xml:space="preserve"> ADDIN EN.CITE.DATA </w:instrText>
      </w:r>
      <w:r w:rsidR="0054237D">
        <w:fldChar w:fldCharType="end"/>
      </w:r>
      <w:r w:rsidR="00823A6F">
        <w:fldChar w:fldCharType="separate"/>
      </w:r>
      <w:r w:rsidR="0054237D">
        <w:rPr>
          <w:noProof/>
        </w:rPr>
        <w:t>[</w:t>
      </w:r>
      <w:hyperlink w:anchor="_ENREF_36" w:tooltip="Yoon, 2017 #38" w:history="1">
        <w:r w:rsidR="000D3BA5">
          <w:rPr>
            <w:noProof/>
          </w:rPr>
          <w:t>36</w:t>
        </w:r>
      </w:hyperlink>
      <w:r w:rsidR="0054237D">
        <w:rPr>
          <w:noProof/>
        </w:rPr>
        <w:t>]</w:t>
      </w:r>
      <w:r w:rsidR="00823A6F">
        <w:fldChar w:fldCharType="end"/>
      </w:r>
      <w:r w:rsidR="000D324C">
        <w:t>,</w:t>
      </w:r>
      <w:r w:rsidR="00361F12">
        <w:t xml:space="preserve"> and a large </w:t>
      </w:r>
      <w:r w:rsidR="00677670">
        <w:t>study</w:t>
      </w:r>
      <w:r w:rsidR="009247CB">
        <w:t xml:space="preserve"> in Uganda</w:t>
      </w:r>
      <w:r w:rsidR="00677670">
        <w:t xml:space="preserve"> demonstrated </w:t>
      </w:r>
      <w:r w:rsidR="00677670" w:rsidRPr="0088102A">
        <w:t>89% sensitivity (95% CI 83-93) and 72% specificity (95% CI 69-75) for culture-confirmed </w:t>
      </w:r>
      <w:r w:rsidR="00677670">
        <w:t>TB in</w:t>
      </w:r>
      <w:r w:rsidR="00195CC5">
        <w:t xml:space="preserve"> people living with HIV (</w:t>
      </w:r>
      <w:r w:rsidR="00677670">
        <w:t>PLHIV</w:t>
      </w:r>
      <w:r w:rsidR="00195CC5">
        <w:t>)</w:t>
      </w:r>
      <w:r w:rsidR="00677670">
        <w:t xml:space="preserve"> in a clinic based setting</w:t>
      </w:r>
      <w:r w:rsidR="00823A6F">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 </w:instrText>
      </w:r>
      <w:r w:rsidR="0054237D">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DATA </w:instrText>
      </w:r>
      <w:r w:rsidR="0054237D">
        <w:fldChar w:fldCharType="end"/>
      </w:r>
      <w:r w:rsidR="00823A6F">
        <w:fldChar w:fldCharType="separate"/>
      </w:r>
      <w:r w:rsidR="0054237D">
        <w:rPr>
          <w:noProof/>
        </w:rPr>
        <w:t>[</w:t>
      </w:r>
      <w:hyperlink w:anchor="_ENREF_37" w:tooltip="Yoon, 2017 #26" w:history="1">
        <w:r w:rsidR="000D3BA5">
          <w:rPr>
            <w:noProof/>
          </w:rPr>
          <w:t>37</w:t>
        </w:r>
      </w:hyperlink>
      <w:r w:rsidR="0054237D">
        <w:rPr>
          <w:noProof/>
        </w:rPr>
        <w:t>]</w:t>
      </w:r>
      <w:r w:rsidR="00823A6F">
        <w:fldChar w:fldCharType="end"/>
      </w:r>
      <w:r w:rsidR="00677670">
        <w:t>.</w:t>
      </w:r>
      <w:r w:rsidR="00904A4E">
        <w:t xml:space="preserve"> </w:t>
      </w:r>
      <w:r w:rsidR="00D0078A">
        <w:t>O</w:t>
      </w:r>
      <w:r w:rsidR="00932E89">
        <w:t>ne</w:t>
      </w:r>
      <w:r w:rsidR="0059732B">
        <w:t xml:space="preserve"> </w:t>
      </w:r>
      <w:r w:rsidR="009822D6">
        <w:t>consortium report</w:t>
      </w:r>
      <w:r w:rsidR="002C5F9A">
        <w:t>ed</w:t>
      </w:r>
      <w:r w:rsidR="0059732B">
        <w:t xml:space="preserve"> a </w:t>
      </w:r>
      <w:r w:rsidR="00932E89">
        <w:t>seven marker serum protein</w:t>
      </w:r>
      <w:r w:rsidR="0059732B">
        <w:t xml:space="preserve"> </w:t>
      </w:r>
      <w:r w:rsidR="00D43EA2">
        <w:t xml:space="preserve">based </w:t>
      </w:r>
      <w:r w:rsidR="0059732B">
        <w:t>biosignat</w:t>
      </w:r>
      <w:r w:rsidR="00932E89">
        <w:t>ure that had a sensitivity of 94</w:t>
      </w:r>
      <w:r w:rsidR="0059732B">
        <w:t xml:space="preserve">% </w:t>
      </w:r>
      <w:r w:rsidR="00932E89">
        <w:t>and specific</w:t>
      </w:r>
      <w:r w:rsidR="005959ED">
        <w:t>i</w:t>
      </w:r>
      <w:r w:rsidR="00932E89">
        <w:t>ty of 73</w:t>
      </w:r>
      <w:r w:rsidR="0059732B">
        <w:t xml:space="preserve">% in a </w:t>
      </w:r>
      <w:r w:rsidR="00932E89">
        <w:t>training</w:t>
      </w:r>
      <w:r w:rsidR="0059732B">
        <w:t xml:space="preserve"> cohort </w:t>
      </w:r>
      <w:r w:rsidR="00932E89">
        <w:t>of 491 participants with symptoms of pulmonary TB</w:t>
      </w:r>
      <w:r w:rsidR="00823A6F">
        <w:fldChar w:fldCharType="begin">
          <w:fldData xml:space="preserve">PEVuZE5vdGU+PENpdGU+PEF1dGhvcj5DaGVnb3U8L0F1dGhvcj48WWVhcj4yMDE2PC9ZZWFyPjxS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zg1LTk0PC9wYWdlcz48dm9sdW1lPjcxPC92b2x1bWU+PG51bWJlcj45PC9u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</w:fldData>
        </w:fldChar>
      </w:r>
      <w:r w:rsidR="0054237D">
        <w:instrText xml:space="preserve"> ADDIN EN.CITE </w:instrText>
      </w:r>
      <w:r w:rsidR="0054237D">
        <w:fldChar w:fldCharType="begin">
          <w:fldData xml:space="preserve">PEVuZE5vdGU+PENpdGU+PEF1dGhvcj5DaGVnb3U8L0F1dGhvcj48WWVhcj4yMDE2PC9ZZWFyPjxS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zg1LTk0PC9wYWdlcz48dm9sdW1lPjcxPC92b2x1bWU+PG51bWJlcj45PC9u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</w:fldData>
        </w:fldChar>
      </w:r>
      <w:r w:rsidR="0054237D">
        <w:instrText xml:space="preserve"> ADDIN EN.CITE.DATA </w:instrText>
      </w:r>
      <w:r w:rsidR="0054237D">
        <w:fldChar w:fldCharType="end"/>
      </w:r>
      <w:r w:rsidR="00823A6F">
        <w:fldChar w:fldCharType="separate"/>
      </w:r>
      <w:r w:rsidR="0054237D">
        <w:rPr>
          <w:noProof/>
        </w:rPr>
        <w:t>[</w:t>
      </w:r>
      <w:hyperlink w:anchor="_ENREF_38" w:tooltip="Chegou, 2016 #45" w:history="1">
        <w:r w:rsidR="000D3BA5">
          <w:rPr>
            <w:noProof/>
          </w:rPr>
          <w:t>38</w:t>
        </w:r>
      </w:hyperlink>
      <w:r w:rsidR="0054237D">
        <w:rPr>
          <w:noProof/>
        </w:rPr>
        <w:t>]</w:t>
      </w:r>
      <w:r w:rsidR="00823A6F">
        <w:fldChar w:fldCharType="end"/>
      </w:r>
      <w:r w:rsidR="009822D6">
        <w:t xml:space="preserve">. A more recent proteomic analysis on 1470 specimens from patients with symptoms and signs </w:t>
      </w:r>
      <w:r w:rsidR="006875C4">
        <w:t xml:space="preserve">suggestive </w:t>
      </w:r>
      <w:r w:rsidR="009822D6">
        <w:t xml:space="preserve">of pulmonary TB revealed a six marker </w:t>
      </w:r>
      <w:r w:rsidR="00D43EA2">
        <w:t xml:space="preserve">based </w:t>
      </w:r>
      <w:r w:rsidR="009822D6">
        <w:t>protein signature that had a sensitivity of 90% and specificity of 80%</w:t>
      </w:r>
      <w:r w:rsidR="00823A6F">
        <w:fldChar w:fldCharType="begin">
          <w:fldData xml:space="preserve">PEVuZE5vdGU+PENpdGU+PEF1dGhvcj5EZSBHcm9vdGU8L0F1dGhvcj48WWVhcj4yMDE3PC9ZZWFy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</w:fldData>
        </w:fldChar>
      </w:r>
      <w:r w:rsidR="0054237D">
        <w:instrText xml:space="preserve"> ADDIN EN.CITE </w:instrText>
      </w:r>
      <w:r w:rsidR="0054237D">
        <w:fldChar w:fldCharType="begin">
          <w:fldData xml:space="preserve">PEVuZE5vdGU+PENpdGU+PEF1dGhvcj5EZSBHcm9vdGU8L0F1dGhvcj48WWVhcj4yMDE3PC9ZZWFy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</w:fldData>
        </w:fldChar>
      </w:r>
      <w:r w:rsidR="0054237D">
        <w:instrText xml:space="preserve"> ADDIN EN.CITE.DATA </w:instrText>
      </w:r>
      <w:r w:rsidR="0054237D">
        <w:fldChar w:fldCharType="end"/>
      </w:r>
      <w:r w:rsidR="00823A6F">
        <w:fldChar w:fldCharType="separate"/>
      </w:r>
      <w:r w:rsidR="0054237D">
        <w:rPr>
          <w:noProof/>
        </w:rPr>
        <w:t>[</w:t>
      </w:r>
      <w:hyperlink w:anchor="_ENREF_39" w:tooltip="De Groote, 2017 #44" w:history="1">
        <w:r w:rsidR="000D3BA5">
          <w:rPr>
            <w:noProof/>
          </w:rPr>
          <w:t>39</w:t>
        </w:r>
      </w:hyperlink>
      <w:r w:rsidR="0054237D">
        <w:rPr>
          <w:noProof/>
        </w:rPr>
        <w:t>]</w:t>
      </w:r>
      <w:r w:rsidR="00823A6F">
        <w:fldChar w:fldCharType="end"/>
      </w:r>
      <w:r w:rsidR="009822D6">
        <w:t xml:space="preserve">. </w:t>
      </w:r>
      <w:r w:rsidR="006875C4">
        <w:t>Alternatives, including e</w:t>
      </w:r>
      <w:r w:rsidR="006652F4">
        <w:t>xhaled breath tests that measure volatile organic compounds</w:t>
      </w:r>
      <w:r w:rsidR="000D324C">
        <w:t xml:space="preserve"> (</w:t>
      </w:r>
      <w:r w:rsidR="006652F4">
        <w:t xml:space="preserve">which are altered in </w:t>
      </w:r>
      <w:r w:rsidR="00F550A3">
        <w:t>disease states</w:t>
      </w:r>
      <w:r w:rsidR="006652F4">
        <w:t xml:space="preserve"> such as TB</w:t>
      </w:r>
      <w:r w:rsidR="000D324C">
        <w:t>)</w:t>
      </w:r>
      <w:r w:rsidR="006652F4">
        <w:t>, have thus far not met triage test criteria</w:t>
      </w:r>
      <w:r w:rsidR="00823A6F">
        <w:fldChar w:fldCharType="begin">
          <w:fldData xml:space="preserve">PEVuZE5vdGU+PENpdGU+PEF1dGhvcj5QaGlsbGlwczwvQXV0aG9yPjxZZWFyPjIwMTI8L1llYXI+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</w:fldData>
        </w:fldChar>
      </w:r>
      <w:r w:rsidR="0054237D">
        <w:instrText xml:space="preserve"> ADDIN EN.CITE </w:instrText>
      </w:r>
      <w:r w:rsidR="0054237D">
        <w:fldChar w:fldCharType="begin">
          <w:fldData xml:space="preserve">PEVuZE5vdGU+PENpdGU+PEF1dGhvcj5QaGlsbGlwczwvQXV0aG9yPjxZZWFyPjIwMTI8L1llYXI+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</w:fldData>
        </w:fldChar>
      </w:r>
      <w:r w:rsidR="0054237D">
        <w:instrText xml:space="preserve"> ADDIN EN.CITE.DATA </w:instrText>
      </w:r>
      <w:r w:rsidR="0054237D">
        <w:fldChar w:fldCharType="end"/>
      </w:r>
      <w:r w:rsidR="00823A6F">
        <w:fldChar w:fldCharType="separate"/>
      </w:r>
      <w:r w:rsidR="0054237D">
        <w:rPr>
          <w:noProof/>
        </w:rPr>
        <w:t>[</w:t>
      </w:r>
      <w:hyperlink w:anchor="_ENREF_40" w:tooltip="Phillips, 2012 #35" w:history="1">
        <w:r w:rsidR="000D3BA5">
          <w:rPr>
            <w:noProof/>
          </w:rPr>
          <w:t>40</w:t>
        </w:r>
      </w:hyperlink>
      <w:r w:rsidR="0054237D">
        <w:rPr>
          <w:noProof/>
        </w:rPr>
        <w:t>]</w:t>
      </w:r>
      <w:r w:rsidR="00823A6F">
        <w:fldChar w:fldCharType="end"/>
      </w:r>
      <w:r w:rsidR="006652F4">
        <w:t xml:space="preserve">. </w:t>
      </w:r>
    </w:p>
    <w:p w:rsidR="00AE1055" w:rsidRPr="00AE32DC" w:rsidRDefault="00AE1055" w:rsidP="00BE7B02">
      <w:pPr>
        <w:widowControl w:val="0"/>
        <w:tabs>
          <w:tab w:val="clear" w:pos="1440"/>
        </w:tabs>
        <w:autoSpaceDE w:val="0"/>
        <w:autoSpaceDN w:val="0"/>
        <w:adjustRightInd w:val="0"/>
        <w:spacing w:after="0" w:line="480" w:lineRule="auto"/>
        <w:jc w:val="both"/>
      </w:pPr>
    </w:p>
    <w:p w:rsidR="003B5B87" w:rsidRDefault="003B5B87" w:rsidP="00BE7B02">
      <w:pPr>
        <w:spacing w:line="480" w:lineRule="auto"/>
        <w:jc w:val="both"/>
        <w:rPr>
          <w:b/>
        </w:rPr>
      </w:pPr>
      <w:r w:rsidRPr="003B5B87">
        <w:rPr>
          <w:b/>
        </w:rPr>
        <w:t>General study design considerations</w:t>
      </w:r>
    </w:p>
    <w:p w:rsidR="00A91D05" w:rsidRDefault="000A4C82" w:rsidP="00BE7B02">
      <w:pPr>
        <w:widowControl w:val="0"/>
        <w:tabs>
          <w:tab w:val="clear" w:pos="1440"/>
        </w:tabs>
        <w:autoSpaceDE w:val="0"/>
        <w:autoSpaceDN w:val="0"/>
        <w:adjustRightInd w:val="0"/>
        <w:spacing w:after="0" w:line="480" w:lineRule="auto"/>
        <w:jc w:val="both"/>
      </w:pPr>
      <w:r>
        <w:t>D</w:t>
      </w:r>
      <w:r w:rsidR="00F2057C">
        <w:t>iagnostic test accuracy</w:t>
      </w:r>
      <w:r>
        <w:t xml:space="preserve"> of TB triage tests</w:t>
      </w:r>
      <w:r w:rsidR="00F2057C">
        <w:t xml:space="preserve"> </w:t>
      </w:r>
      <w:r>
        <w:t>should be</w:t>
      </w:r>
      <w:r w:rsidR="00F2443D">
        <w:t xml:space="preserve"> </w:t>
      </w:r>
      <w:r w:rsidR="0080583A">
        <w:t xml:space="preserve">assessed in </w:t>
      </w:r>
      <w:r w:rsidR="00F2443D">
        <w:t xml:space="preserve">cross-sectional </w:t>
      </w:r>
      <w:r>
        <w:t xml:space="preserve">or cohort </w:t>
      </w:r>
      <w:r w:rsidR="00905631">
        <w:t>studies</w:t>
      </w:r>
      <w:r w:rsidR="0080583A">
        <w:t xml:space="preserve"> by</w:t>
      </w:r>
      <w:r w:rsidR="00905631">
        <w:t xml:space="preserve"> </w:t>
      </w:r>
      <w:r w:rsidR="00980DC0">
        <w:t>evaluating</w:t>
      </w:r>
      <w:r w:rsidR="00905631">
        <w:t xml:space="preserve"> a consecutive series </w:t>
      </w:r>
      <w:r w:rsidR="00AB7996">
        <w:t>or</w:t>
      </w:r>
      <w:r w:rsidR="009011F6">
        <w:t xml:space="preserve"> a</w:t>
      </w:r>
      <w:r w:rsidR="00AB7996">
        <w:t xml:space="preserve"> random sample </w:t>
      </w:r>
      <w:r w:rsidR="00905631">
        <w:t>of</w:t>
      </w:r>
      <w:r w:rsidR="00F2443D">
        <w:t xml:space="preserve"> patients </w:t>
      </w:r>
      <w:r w:rsidR="002021F1">
        <w:t xml:space="preserve">with symptoms of TB </w:t>
      </w:r>
      <w:r w:rsidR="00AB7996">
        <w:t xml:space="preserve">or risk factors for TB </w:t>
      </w:r>
      <w:r w:rsidR="002021F1">
        <w:t>who are attending healthcare facilities</w:t>
      </w:r>
      <w:r w:rsidR="00F2443D">
        <w:t>.</w:t>
      </w:r>
      <w:r w:rsidR="00424810">
        <w:t xml:space="preserve"> Using healthy controls and/or patients with severe disease can </w:t>
      </w:r>
      <w:r w:rsidR="00382208">
        <w:t>introduce spectrum bias, which may overestimate test accuracy.</w:t>
      </w:r>
      <w:r w:rsidR="00575BA8">
        <w:t xml:space="preserve"> When designing triage test accuracy studies, investigators should </w:t>
      </w:r>
      <w:r w:rsidR="00CA0313">
        <w:t>ensure data can be reported according to the Standards for Reporting of Diagnostic Accuracy (STARD) guidelines</w:t>
      </w:r>
      <w:r w:rsidR="00575F7D">
        <w:fldChar w:fldCharType="begin">
          <w:fldData xml:space="preserve">PEVuZE5vdGU+PENpdGU+PEF1dGhvcj5Cb3NzdXl0PC9BdXRob3I+PFllYXI+MjAxNTwvWWVhcj48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</w:fldData>
        </w:fldChar>
      </w:r>
      <w:r w:rsidR="00575F7D">
        <w:instrText xml:space="preserve"> ADDIN EN.CITE </w:instrText>
      </w:r>
      <w:r w:rsidR="00575F7D">
        <w:fldChar w:fldCharType="begin">
          <w:fldData xml:space="preserve">PEVuZE5vdGU+PENpdGU+PEF1dGhvcj5Cb3NzdXl0PC9BdXRob3I+PFllYXI+MjAxNTwvWWVhcj48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</w:fldData>
        </w:fldChar>
      </w:r>
      <w:r w:rsidR="00575F7D">
        <w:instrText xml:space="preserve"> ADDIN EN.CITE.DATA </w:instrText>
      </w:r>
      <w:r w:rsidR="00575F7D">
        <w:fldChar w:fldCharType="end"/>
      </w:r>
      <w:r w:rsidR="00575F7D">
        <w:fldChar w:fldCharType="separate"/>
      </w:r>
      <w:r w:rsidR="00575F7D">
        <w:rPr>
          <w:noProof/>
        </w:rPr>
        <w:t>[</w:t>
      </w:r>
      <w:hyperlink w:anchor="_ENREF_41" w:tooltip="Bossuyt, 2015 #56" w:history="1">
        <w:r w:rsidR="000D3BA5">
          <w:rPr>
            <w:noProof/>
          </w:rPr>
          <w:t>41</w:t>
        </w:r>
      </w:hyperlink>
      <w:r w:rsidR="00575F7D">
        <w:rPr>
          <w:noProof/>
        </w:rPr>
        <w:t>]</w:t>
      </w:r>
      <w:r w:rsidR="00575F7D">
        <w:fldChar w:fldCharType="end"/>
      </w:r>
      <w:r w:rsidR="00CA0313">
        <w:t>.</w:t>
      </w:r>
    </w:p>
    <w:p w:rsidR="00382208" w:rsidRDefault="00382208" w:rsidP="00BE7B02">
      <w:pPr>
        <w:widowControl w:val="0"/>
        <w:tabs>
          <w:tab w:val="clear" w:pos="1440"/>
        </w:tabs>
        <w:autoSpaceDE w:val="0"/>
        <w:autoSpaceDN w:val="0"/>
        <w:adjustRightInd w:val="0"/>
        <w:spacing w:after="0" w:line="480" w:lineRule="auto"/>
        <w:jc w:val="both"/>
      </w:pPr>
    </w:p>
    <w:p w:rsidR="00382208" w:rsidRDefault="00382208" w:rsidP="00BE7B02">
      <w:pPr>
        <w:widowControl w:val="0"/>
        <w:tabs>
          <w:tab w:val="clear" w:pos="1440"/>
        </w:tabs>
        <w:autoSpaceDE w:val="0"/>
        <w:autoSpaceDN w:val="0"/>
        <w:adjustRightInd w:val="0"/>
        <w:spacing w:after="0" w:line="480" w:lineRule="auto"/>
        <w:jc w:val="both"/>
      </w:pPr>
      <w:r>
        <w:lastRenderedPageBreak/>
        <w:t>Well-characterised specimens from patients being evaluated for TB symptoms are critical for the development of triage tests. Banked specimens can also play an important role to supplement data collected from prospective evaluations</w:t>
      </w:r>
      <w:r w:rsidR="00486D60">
        <w:t>.</w:t>
      </w:r>
      <w:r>
        <w:t xml:space="preserve"> </w:t>
      </w:r>
      <w:r w:rsidR="00486D60">
        <w:t>However,</w:t>
      </w:r>
      <w:r w:rsidR="008A05F9">
        <w:t xml:space="preserve"> few sample banks have specimens from patients presenting to peripheral health care settings.</w:t>
      </w:r>
      <w:r w:rsidR="00486D60">
        <w:t xml:space="preserve"> </w:t>
      </w:r>
      <w:r w:rsidR="00AE1055">
        <w:t xml:space="preserve">Sample banks may also introduce spectrum bias, since specimens may be more likely to originate from patients with higher disease severity. </w:t>
      </w:r>
      <w:r w:rsidR="00472A2B">
        <w:t>Thus</w:t>
      </w:r>
      <w:r w:rsidR="008A05F9">
        <w:t xml:space="preserve">, </w:t>
      </w:r>
      <w:r>
        <w:t>studies demonstrat</w:t>
      </w:r>
      <w:r w:rsidR="008A05F9">
        <w:t>ing reproducibility of test results</w:t>
      </w:r>
      <w:r>
        <w:t xml:space="preserve"> on fresh and banked specimens are needed</w:t>
      </w:r>
      <w:r w:rsidR="008A05F9">
        <w:t>, prior to large studies based on data from banked specimens</w:t>
      </w:r>
      <w:r>
        <w:t xml:space="preserve">. </w:t>
      </w:r>
    </w:p>
    <w:p w:rsidR="00382208" w:rsidRDefault="00382208" w:rsidP="00BE7B02">
      <w:pPr>
        <w:widowControl w:val="0"/>
        <w:tabs>
          <w:tab w:val="clear" w:pos="1440"/>
        </w:tabs>
        <w:autoSpaceDE w:val="0"/>
        <w:autoSpaceDN w:val="0"/>
        <w:adjustRightInd w:val="0"/>
        <w:spacing w:after="0" w:line="480" w:lineRule="auto"/>
        <w:jc w:val="both"/>
      </w:pPr>
    </w:p>
    <w:p w:rsidR="00776396" w:rsidRDefault="00CB35C8" w:rsidP="00BE7B02">
      <w:pPr>
        <w:widowControl w:val="0"/>
        <w:tabs>
          <w:tab w:val="clear" w:pos="1440"/>
        </w:tabs>
        <w:autoSpaceDE w:val="0"/>
        <w:autoSpaceDN w:val="0"/>
        <w:adjustRightInd w:val="0"/>
        <w:spacing w:after="0" w:line="480" w:lineRule="auto"/>
        <w:jc w:val="both"/>
      </w:pPr>
      <w:r>
        <w:t xml:space="preserve">The choice of sample size is a critical consideration for any study that aims to be informative in its own right (i.e. outside of a systematic review and meta-analysis). Figure 2 shows a plot of the precision of accuracy estimates as a function of sample size for sensitivity and specificity in line with the TPP minimal requirements. </w:t>
      </w:r>
      <w:r w:rsidR="002C5F9A">
        <w:t>Although</w:t>
      </w:r>
      <w:r>
        <w:t xml:space="preserve"> sample size planning needs to account for a multitude of factors</w:t>
      </w:r>
      <w:r w:rsidR="002C5F9A">
        <w:t>,</w:t>
      </w:r>
      <w:r>
        <w:t xml:space="preserve"> reasonable precision (confidence interval width of 10</w:t>
      </w:r>
      <w:r w:rsidR="006C233F">
        <w:t>-</w:t>
      </w:r>
      <w:r>
        <w:t>15%) of the sensitivity estimate can be achieved with ~100 TB patients</w:t>
      </w:r>
      <w:r w:rsidR="002E59CA">
        <w:t xml:space="preserve"> (this assumes that a given test being evaluated meets TPP minimal requirements,</w:t>
      </w:r>
      <w:r w:rsidR="00CE0AB1">
        <w:t xml:space="preserve"> and that</w:t>
      </w:r>
      <w:r w:rsidR="002E59CA">
        <w:t xml:space="preserve"> </w:t>
      </w:r>
      <w:r w:rsidR="002E59CA" w:rsidRPr="00CE0AB1">
        <w:t>standard methods are used to estimate CI based on sample size and point estimate</w:t>
      </w:r>
      <w:r w:rsidR="002E59CA">
        <w:t>)</w:t>
      </w:r>
      <w:r>
        <w:t>, with additional precision gains requiring significant additional enrolment. At a TB prevalence of</w:t>
      </w:r>
      <w:r w:rsidR="00CE0AB1">
        <w:t xml:space="preserve"> 5% versus 10% versus</w:t>
      </w:r>
      <w:r w:rsidR="00D212F9">
        <w:t xml:space="preserve"> 20% </w:t>
      </w:r>
      <w:r w:rsidR="00CE0AB1">
        <w:t>(reflective of different healthcare settings</w:t>
      </w:r>
      <w:r w:rsidR="002C5F9A">
        <w:t>)</w:t>
      </w:r>
      <w:r w:rsidR="00823A6F">
        <w:fldChar w:fldCharType="begin">
          <w:fldData xml:space="preserve">PEVuZE5vdGU+PENpdGU+PEF1dGhvcj5ObGl3YXNhPC9BdXRob3I+PFllYXI+MjAxODwvWWVhcj48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ZTI1MTYyPC9wYWdlcz48dm9sdW1lPjIxPC92b2x1bWU+PG51bWJlcj43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</w:fldData>
        </w:fldChar>
      </w:r>
      <w:r w:rsidR="00CE0AB1">
        <w:instrText xml:space="preserve"> ADDIN EN.CITE </w:instrText>
      </w:r>
      <w:r w:rsidR="00CE0AB1">
        <w:fldChar w:fldCharType="begin">
          <w:fldData xml:space="preserve">PEVuZE5vdGU+PENpdGU+PEF1dGhvcj5ObGl3YXNhPC9BdXRob3I+PFllYXI+MjAxODwvWWVhcj48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ZTI1MTYyPC9wYWdlcz48dm9sdW1lPjIxPC92b2x1bWU+PG51bWJlcj43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</w:fldData>
        </w:fldChar>
      </w:r>
      <w:r w:rsidR="00CE0AB1">
        <w:instrText xml:space="preserve"> ADDIN EN.CITE.DATA </w:instrText>
      </w:r>
      <w:r w:rsidR="00CE0AB1">
        <w:fldChar w:fldCharType="end"/>
      </w:r>
      <w:r w:rsidR="00823A6F">
        <w:fldChar w:fldCharType="separate"/>
      </w:r>
      <w:r w:rsidR="00CE0AB1">
        <w:rPr>
          <w:noProof/>
        </w:rPr>
        <w:t>[</w:t>
      </w:r>
      <w:hyperlink w:anchor="_ENREF_42" w:tooltip="Nliwasa, 2018 #37" w:history="1">
        <w:r w:rsidR="000D3BA5">
          <w:rPr>
            <w:noProof/>
          </w:rPr>
          <w:t>42</w:t>
        </w:r>
      </w:hyperlink>
      <w:r w:rsidR="00CE0AB1">
        <w:rPr>
          <w:noProof/>
        </w:rPr>
        <w:t xml:space="preserve">, </w:t>
      </w:r>
      <w:hyperlink w:anchor="_ENREF_43" w:tooltip="Datiko, 2019 #57" w:history="1">
        <w:r w:rsidR="000D3BA5">
          <w:rPr>
            <w:noProof/>
          </w:rPr>
          <w:t>43</w:t>
        </w:r>
      </w:hyperlink>
      <w:r w:rsidR="00CE0AB1">
        <w:rPr>
          <w:noProof/>
        </w:rPr>
        <w:t>]</w:t>
      </w:r>
      <w:r w:rsidR="00823A6F">
        <w:fldChar w:fldCharType="end"/>
      </w:r>
      <w:r>
        <w:t xml:space="preserve">, this would require enrolling </w:t>
      </w:r>
      <w:r w:rsidR="0017778E">
        <w:t>1500</w:t>
      </w:r>
      <w:r w:rsidR="00CE0AB1">
        <w:t xml:space="preserve"> versus 1000 versus 500</w:t>
      </w:r>
      <w:r w:rsidR="00482088">
        <w:t xml:space="preserve"> </w:t>
      </w:r>
      <w:r>
        <w:t>presumptive TB patients</w:t>
      </w:r>
      <w:r w:rsidR="00482088">
        <w:t xml:space="preserve"> depending on the setting</w:t>
      </w:r>
      <w:r>
        <w:t xml:space="preserve">, in order to ensure that </w:t>
      </w:r>
      <w:r w:rsidR="002C5F9A">
        <w:t>sensitivity</w:t>
      </w:r>
      <w:r>
        <w:t xml:space="preserve"> estimates are reasonably precise. </w:t>
      </w:r>
    </w:p>
    <w:p w:rsidR="00316BF7" w:rsidRDefault="00316BF7" w:rsidP="00BE7B02">
      <w:pPr>
        <w:widowControl w:val="0"/>
        <w:tabs>
          <w:tab w:val="clear" w:pos="1440"/>
        </w:tabs>
        <w:autoSpaceDE w:val="0"/>
        <w:autoSpaceDN w:val="0"/>
        <w:adjustRightInd w:val="0"/>
        <w:spacing w:after="0" w:line="480" w:lineRule="auto"/>
        <w:jc w:val="both"/>
      </w:pPr>
    </w:p>
    <w:p w:rsidR="00776396" w:rsidRPr="00E71165" w:rsidRDefault="00F545EE" w:rsidP="00BE7B02">
      <w:pPr>
        <w:spacing w:line="480" w:lineRule="auto"/>
        <w:jc w:val="both"/>
        <w:rPr>
          <w:b/>
        </w:rPr>
      </w:pPr>
      <w:r>
        <w:rPr>
          <w:b/>
        </w:rPr>
        <w:t>P</w:t>
      </w:r>
      <w:r w:rsidR="00776396" w:rsidRPr="00E71165">
        <w:rPr>
          <w:b/>
        </w:rPr>
        <w:t xml:space="preserve">opulation </w:t>
      </w:r>
      <w:r>
        <w:rPr>
          <w:b/>
        </w:rPr>
        <w:t>&amp;</w:t>
      </w:r>
      <w:r w:rsidRPr="00E71165">
        <w:rPr>
          <w:b/>
        </w:rPr>
        <w:t xml:space="preserve"> </w:t>
      </w:r>
      <w:r w:rsidR="00776396" w:rsidRPr="00E71165">
        <w:rPr>
          <w:b/>
        </w:rPr>
        <w:t>setting</w:t>
      </w:r>
    </w:p>
    <w:p w:rsidR="00330E54" w:rsidRDefault="0064679F" w:rsidP="00BE7B02">
      <w:pPr>
        <w:widowControl w:val="0"/>
        <w:tabs>
          <w:tab w:val="clear" w:pos="1440"/>
        </w:tabs>
        <w:autoSpaceDE w:val="0"/>
        <w:autoSpaceDN w:val="0"/>
        <w:adjustRightInd w:val="0"/>
        <w:spacing w:after="0" w:line="480" w:lineRule="auto"/>
        <w:jc w:val="both"/>
      </w:pPr>
      <w:r>
        <w:t>The st</w:t>
      </w:r>
      <w:r w:rsidR="00776396">
        <w:t>udy population</w:t>
      </w:r>
      <w:r>
        <w:t>s selected for triage test evaluation studies</w:t>
      </w:r>
      <w:r w:rsidR="00776396">
        <w:t xml:space="preserve"> should reflect </w:t>
      </w:r>
      <w:r>
        <w:t xml:space="preserve">the </w:t>
      </w:r>
      <w:r w:rsidR="00776396">
        <w:lastRenderedPageBreak/>
        <w:t>target population</w:t>
      </w:r>
      <w:r>
        <w:t xml:space="preserve">s in settings of intended use. The key </w:t>
      </w:r>
      <w:r w:rsidR="00D76692">
        <w:t>initial stu</w:t>
      </w:r>
      <w:r>
        <w:t xml:space="preserve">dy population for the evaluation of triage tests </w:t>
      </w:r>
      <w:r w:rsidR="00475FB2">
        <w:t>may often</w:t>
      </w:r>
      <w:r>
        <w:t xml:space="preserve"> be</w:t>
      </w:r>
      <w:r w:rsidR="00D76692">
        <w:t xml:space="preserve"> </w:t>
      </w:r>
      <w:r w:rsidR="00D76692" w:rsidRPr="00776396">
        <w:t>adults</w:t>
      </w:r>
      <w:r w:rsidR="00250337" w:rsidRPr="00776396">
        <w:t xml:space="preserve"> (</w:t>
      </w:r>
      <w:r w:rsidR="00B75184" w:rsidRPr="00B75184">
        <w:t>≥</w:t>
      </w:r>
      <w:r w:rsidR="00250337" w:rsidRPr="00776396">
        <w:t>1</w:t>
      </w:r>
      <w:r w:rsidR="00B75184">
        <w:t>5</w:t>
      </w:r>
      <w:r w:rsidR="00250337" w:rsidRPr="00776396">
        <w:t xml:space="preserve"> years</w:t>
      </w:r>
      <w:r w:rsidR="00486D60">
        <w:t>, including PLHIV</w:t>
      </w:r>
      <w:r w:rsidR="00250337" w:rsidRPr="00776396">
        <w:t>)</w:t>
      </w:r>
      <w:r w:rsidR="00D76692" w:rsidRPr="00776396">
        <w:t xml:space="preserve"> with</w:t>
      </w:r>
      <w:r w:rsidR="00B63505">
        <w:t xml:space="preserve"> symptoms suggestive of pulmonary TB </w:t>
      </w:r>
      <w:r w:rsidR="006D4F77">
        <w:t>that include</w:t>
      </w:r>
      <w:r w:rsidR="00B63505">
        <w:t xml:space="preserve"> </w:t>
      </w:r>
      <w:r w:rsidR="006D4F77">
        <w:t>cough who are able to produce a sputum specimen.</w:t>
      </w:r>
      <w:r w:rsidR="00D76692" w:rsidRPr="00776396">
        <w:t xml:space="preserve"> </w:t>
      </w:r>
      <w:r w:rsidR="009011F6">
        <w:t>This group is a useful starting point because there is a reasonably strong reference standard (liquid culture)</w:t>
      </w:r>
      <w:r w:rsidR="00B2121E">
        <w:t xml:space="preserve"> and </w:t>
      </w:r>
      <w:r w:rsidR="00203EEA">
        <w:t xml:space="preserve">it is the group that is </w:t>
      </w:r>
      <w:r w:rsidR="00B2121E">
        <w:t>also already prioritised in international guidelines for infection control purposes</w:t>
      </w:r>
      <w:r w:rsidR="009011F6">
        <w:t xml:space="preserve">. </w:t>
      </w:r>
      <w:r w:rsidRPr="00B75184">
        <w:t>I</w:t>
      </w:r>
      <w:r w:rsidR="00D76692">
        <w:t>mportant subgroups</w:t>
      </w:r>
      <w:r>
        <w:t xml:space="preserve"> and additional patient groups include patients </w:t>
      </w:r>
      <w:r w:rsidR="00ED75C8">
        <w:t>being evaluated for</w:t>
      </w:r>
      <w:r>
        <w:t xml:space="preserve"> </w:t>
      </w:r>
      <w:r w:rsidR="00D76692" w:rsidRPr="00C24079">
        <w:t>paucibacillary</w:t>
      </w:r>
      <w:r w:rsidR="00D76692">
        <w:t>/smear-negative</w:t>
      </w:r>
      <w:r w:rsidR="00D76692" w:rsidRPr="00C24079">
        <w:t xml:space="preserve"> TB</w:t>
      </w:r>
      <w:r w:rsidR="00315D9C">
        <w:t xml:space="preserve"> (more common in PLHIV)</w:t>
      </w:r>
      <w:r w:rsidR="00D76692" w:rsidRPr="00C24079">
        <w:t xml:space="preserve">, </w:t>
      </w:r>
      <w:r w:rsidR="00D76692">
        <w:t>extrapulmonary TB</w:t>
      </w:r>
      <w:r w:rsidR="005F2FAD">
        <w:t xml:space="preserve"> and/or </w:t>
      </w:r>
      <w:r w:rsidR="005F2FAD" w:rsidRPr="00C24079">
        <w:t>paediatric TB</w:t>
      </w:r>
      <w:r w:rsidR="005F2FAD">
        <w:t>.</w:t>
      </w:r>
      <w:r w:rsidR="000C1F7F">
        <w:t xml:space="preserve"> </w:t>
      </w:r>
      <w:r w:rsidR="00316BF7">
        <w:t xml:space="preserve">We acknowledge that certain triage tests may be more applicable to children than adults, in which case evaluation in children may occur prior to or concurrently with evaluation in adults. </w:t>
      </w:r>
      <w:r w:rsidR="00315D9C">
        <w:t>To expand</w:t>
      </w:r>
      <w:r w:rsidR="00DD5AD3">
        <w:t xml:space="preserve"> diagnosis to other forms of TB</w:t>
      </w:r>
      <w:r w:rsidR="00315D9C">
        <w:t xml:space="preserve"> beyond pulmonary dise</w:t>
      </w:r>
      <w:r w:rsidR="0080583A">
        <w:t>a</w:t>
      </w:r>
      <w:r w:rsidR="00315D9C">
        <w:t>se, t</w:t>
      </w:r>
      <w:r w:rsidR="005F2FAD">
        <w:t xml:space="preserve">he </w:t>
      </w:r>
      <w:r w:rsidR="000C1F7F">
        <w:t xml:space="preserve">test would </w:t>
      </w:r>
      <w:r w:rsidR="00315D9C">
        <w:t xml:space="preserve">ideally </w:t>
      </w:r>
      <w:r w:rsidR="000C1F7F">
        <w:t>need to be non-sputum based</w:t>
      </w:r>
      <w:r w:rsidR="002C5F9A">
        <w:t>. S</w:t>
      </w:r>
      <w:r w:rsidR="00382069">
        <w:t>pecimens</w:t>
      </w:r>
      <w:r w:rsidR="00BC48DF">
        <w:t xml:space="preserve"> </w:t>
      </w:r>
      <w:r w:rsidR="0080583A">
        <w:t xml:space="preserve">with </w:t>
      </w:r>
      <w:r w:rsidR="002C5F9A">
        <w:t xml:space="preserve">the </w:t>
      </w:r>
      <w:r w:rsidR="0080583A">
        <w:t>greatest potential are</w:t>
      </w:r>
      <w:r w:rsidR="00BC48DF">
        <w:t xml:space="preserve"> blood</w:t>
      </w:r>
      <w:r w:rsidR="00315D9C">
        <w:t xml:space="preserve"> (venous or preferably finger</w:t>
      </w:r>
      <w:r w:rsidR="002C5F9A">
        <w:t>stick</w:t>
      </w:r>
      <w:r w:rsidR="00315D9C">
        <w:t>)</w:t>
      </w:r>
      <w:r w:rsidR="00BC48DF">
        <w:t>, urine</w:t>
      </w:r>
      <w:r w:rsidR="0080583A">
        <w:t xml:space="preserve"> and</w:t>
      </w:r>
      <w:r w:rsidR="00BC48DF">
        <w:t xml:space="preserve"> </w:t>
      </w:r>
      <w:r w:rsidR="009E7F52">
        <w:t>breath</w:t>
      </w:r>
      <w:r w:rsidR="00315D9C">
        <w:t xml:space="preserve">. </w:t>
      </w:r>
    </w:p>
    <w:p w:rsidR="00330E54" w:rsidRDefault="00330E54" w:rsidP="00BE7B02">
      <w:pPr>
        <w:widowControl w:val="0"/>
        <w:tabs>
          <w:tab w:val="clear" w:pos="1440"/>
        </w:tabs>
        <w:autoSpaceDE w:val="0"/>
        <w:autoSpaceDN w:val="0"/>
        <w:adjustRightInd w:val="0"/>
        <w:spacing w:after="0" w:line="480" w:lineRule="auto"/>
        <w:jc w:val="both"/>
      </w:pPr>
    </w:p>
    <w:p w:rsidR="00330E54" w:rsidRDefault="006D4F77" w:rsidP="00BE7B02">
      <w:pPr>
        <w:widowControl w:val="0"/>
        <w:tabs>
          <w:tab w:val="clear" w:pos="1440"/>
        </w:tabs>
        <w:autoSpaceDE w:val="0"/>
        <w:autoSpaceDN w:val="0"/>
        <w:adjustRightInd w:val="0"/>
        <w:spacing w:after="0" w:line="480" w:lineRule="auto"/>
        <w:jc w:val="both"/>
      </w:pPr>
      <w:r>
        <w:t>P</w:t>
      </w:r>
      <w:r w:rsidR="00E97C22">
        <w:t xml:space="preserve">atient enrolment and testing </w:t>
      </w:r>
      <w:r>
        <w:t>sh</w:t>
      </w:r>
      <w:r w:rsidR="0064679F">
        <w:t xml:space="preserve">ould ideally be performed in the primary settings of intended use i.e. </w:t>
      </w:r>
      <w:r w:rsidR="00330E54">
        <w:t>L0: community heal</w:t>
      </w:r>
      <w:r w:rsidR="006B3360">
        <w:t>th outposts, L1: primary health</w:t>
      </w:r>
      <w:r w:rsidR="00330E54">
        <w:t xml:space="preserve">care centres and L2: district hospitals </w:t>
      </w:r>
      <w:r w:rsidR="00176789">
        <w:t>(Box 2)</w:t>
      </w:r>
      <w:r>
        <w:t>,</w:t>
      </w:r>
      <w:r w:rsidR="001B2250">
        <w:t xml:space="preserve"> where other TB testing modalities are often not present or only to a minimal extent</w:t>
      </w:r>
      <w:r w:rsidR="00823A6F">
        <w:fldChar w:fldCharType="begin"/>
      </w:r>
      <w:r w:rsidR="00823A6F">
        <w:instrText xml:space="preserve"> ADDIN EN.CITE &lt;EndNote&gt;&lt;Cite&gt;&lt;Author&gt;Huddart&lt;/Author&gt;&lt;Year&gt;2016&lt;/Year&gt;&lt;RecNum&gt;17&lt;/RecNum&gt;&lt;DisplayText&gt;[7]&lt;/DisplayText&gt;&lt;record&gt;&lt;rec-number&gt;17&lt;/rec-number&gt;&lt;foreign-keys&gt;&lt;key app="EN" db-id="ea0tx9x2idw59gep0t9xet9kfppsdrpsf59z" timestamp="1528718630"&gt;17&lt;/key&gt;&lt;/foreign-keys&gt;&lt;ref-type name="Journal Article"&gt;17&lt;/ref-type&gt;&lt;contributors&gt;&lt;authors&gt;&lt;author&gt;Huddart, S.&lt;/author&gt;&lt;author&gt;MacLean, E.&lt;/author&gt;&lt;author&gt;Pai, M.&lt;/author&gt;&lt;/authors&gt;&lt;/contributors&gt;&lt;auth-address&gt;Department of Epidemiology, Biostatistics and Occupational Health, McGill University, Montreal, QC, Canada; McGill International TB Center, McGill University, Montreal, QC H3A 1A2, Canada.&amp;#xD;Department of Epidemiology, Biostatistics and Occupational Health, McGill University, Montreal, QC, Canada; McGill International TB Center, McGill University, Montreal, QC H3A 1A2, Canada. Electronic address: madhukar.pai@mcgill.ca.&lt;/auth-address&gt;&lt;titles&gt;&lt;title&gt;Location, location, location: tuberculosis services in highest burden countries&lt;/title&gt;&lt;secondary-title&gt;Lancet Glob Health&lt;/secondary-title&gt;&lt;alt-title&gt;The Lancet. Global health&lt;/alt-title&gt;&lt;/titles&gt;&lt;periodical&gt;&lt;full-title&gt;Lancet Glob Health&lt;/full-title&gt;&lt;abbr-1&gt;The Lancet. Global health&lt;/abbr-1&gt;&lt;/periodical&gt;&lt;alt-periodical&gt;&lt;full-title&gt;Lancet Glob Health&lt;/full-title&gt;&lt;abbr-1&gt;The Lancet. Global health&lt;/abbr-1&gt;&lt;/alt-periodical&gt;&lt;pages&gt;e907-e908&lt;/pages&gt;&lt;volume&gt;4&lt;/volume&gt;&lt;number&gt;12&lt;/number&gt;&lt;dates&gt;&lt;year&gt;2016&lt;/year&gt;&lt;pub-dates&gt;&lt;date&gt;Dec&lt;/date&gt;&lt;/pub-dates&gt;&lt;/dates&gt;&lt;isbn&gt;2214-109X (Electronic)&amp;#xD;2214-109X (Linking)&lt;/isbn&gt;&lt;accession-num&gt;27855868&lt;/accession-num&gt;&lt;urls&gt;&lt;related-urls&gt;&lt;url&gt;http://www.ncbi.nlm.nih.gov/pubmed/27855868&lt;/url&gt;&lt;/related-urls&gt;&lt;/urls&gt;&lt;electronic-resource-num&gt;10.1016/S2214-109X(16)30248-0&lt;/electronic-resource-num&gt;&lt;/record&gt;&lt;/Cite&gt;&lt;/EndNote&gt;</w:instrText>
      </w:r>
      <w:r w:rsidR="00823A6F">
        <w:fldChar w:fldCharType="separate"/>
      </w:r>
      <w:r w:rsidR="00823A6F">
        <w:rPr>
          <w:noProof/>
        </w:rPr>
        <w:t>[</w:t>
      </w:r>
      <w:hyperlink w:anchor="_ENREF_7" w:tooltip="Huddart, 2016 #17" w:history="1">
        <w:r w:rsidR="000D3BA5">
          <w:rPr>
            <w:noProof/>
          </w:rPr>
          <w:t>7</w:t>
        </w:r>
      </w:hyperlink>
      <w:r w:rsidR="00823A6F">
        <w:rPr>
          <w:noProof/>
        </w:rPr>
        <w:t>]</w:t>
      </w:r>
      <w:r w:rsidR="00823A6F">
        <w:fldChar w:fldCharType="end"/>
      </w:r>
      <w:r w:rsidR="001B2250">
        <w:t xml:space="preserve">. Since </w:t>
      </w:r>
      <w:r>
        <w:t xml:space="preserve">the reference standard tests </w:t>
      </w:r>
      <w:r w:rsidR="001B2250">
        <w:t>are often not</w:t>
      </w:r>
      <w:r>
        <w:t xml:space="preserve"> available for routine</w:t>
      </w:r>
      <w:r w:rsidR="001B2250">
        <w:t xml:space="preserve"> clinical use in these settings,</w:t>
      </w:r>
      <w:r w:rsidR="001D7EF4">
        <w:t xml:space="preserve"> it may be that an initial evaluation takes place in a more centralised location such as a hospital</w:t>
      </w:r>
      <w:r w:rsidR="006C233F">
        <w:t>-</w:t>
      </w:r>
      <w:r w:rsidR="001D7EF4">
        <w:t>based outpatient department</w:t>
      </w:r>
      <w:r w:rsidR="00031FF4">
        <w:t>. However, assessments that include the more challenging settings of intended use (i.e. L0/1) are essential to investigate robustness and ease of use</w:t>
      </w:r>
      <w:r w:rsidR="00D51217">
        <w:t xml:space="preserve"> of the triage test</w:t>
      </w:r>
      <w:r w:rsidR="00031FF4">
        <w:t xml:space="preserve"> by non-laboratory personnel.</w:t>
      </w:r>
    </w:p>
    <w:p w:rsidR="00E86410" w:rsidRDefault="00E86410" w:rsidP="00BE7B02">
      <w:pPr>
        <w:widowControl w:val="0"/>
        <w:tabs>
          <w:tab w:val="clear" w:pos="1440"/>
        </w:tabs>
        <w:autoSpaceDE w:val="0"/>
        <w:autoSpaceDN w:val="0"/>
        <w:adjustRightInd w:val="0"/>
        <w:spacing w:after="0" w:line="480" w:lineRule="auto"/>
        <w:jc w:val="both"/>
      </w:pPr>
    </w:p>
    <w:p w:rsidR="00EB365E" w:rsidRDefault="008F6AF5" w:rsidP="00BE7B02">
      <w:pPr>
        <w:widowControl w:val="0"/>
        <w:tabs>
          <w:tab w:val="clear" w:pos="1440"/>
        </w:tabs>
        <w:autoSpaceDE w:val="0"/>
        <w:autoSpaceDN w:val="0"/>
        <w:adjustRightInd w:val="0"/>
        <w:spacing w:after="0" w:line="480" w:lineRule="auto"/>
        <w:jc w:val="both"/>
      </w:pPr>
      <w:r>
        <w:lastRenderedPageBreak/>
        <w:t xml:space="preserve">The number and choices of </w:t>
      </w:r>
      <w:r w:rsidR="004C77DC">
        <w:t xml:space="preserve">study </w:t>
      </w:r>
      <w:r>
        <w:t xml:space="preserve">sites for triage test evaluation should ideally </w:t>
      </w:r>
      <w:r w:rsidR="00AF2551">
        <w:t xml:space="preserve">be based on </w:t>
      </w:r>
      <w:r w:rsidR="00CD49D3">
        <w:t>the distribution of factors that are known</w:t>
      </w:r>
      <w:r w:rsidR="00012C99">
        <w:t>,</w:t>
      </w:r>
      <w:r w:rsidR="00CD49D3">
        <w:t xml:space="preserve"> or hypothesized</w:t>
      </w:r>
      <w:r w:rsidR="00012C99">
        <w:t>,</w:t>
      </w:r>
      <w:r w:rsidR="00CD49D3">
        <w:t xml:space="preserve"> to lead to variability in triage test performance. </w:t>
      </w:r>
      <w:r w:rsidR="00DC1AFB">
        <w:t>This will vary according to the specific triage test being evaluated but s</w:t>
      </w:r>
      <w:r w:rsidR="00CD49D3">
        <w:t xml:space="preserve">uch factors may </w:t>
      </w:r>
      <w:r w:rsidR="00D33EA3">
        <w:t xml:space="preserve">include host </w:t>
      </w:r>
      <w:r w:rsidR="00DD54A9">
        <w:t xml:space="preserve">variability (e.g. immune system </w:t>
      </w:r>
      <w:r w:rsidR="00012C99">
        <w:t>status</w:t>
      </w:r>
      <w:r w:rsidR="00D33EA3">
        <w:t>),</w:t>
      </w:r>
      <w:r>
        <w:t xml:space="preserve"> co-morbidities</w:t>
      </w:r>
      <w:r w:rsidR="00A30F0A">
        <w:t xml:space="preserve"> (such as HIV coinfection</w:t>
      </w:r>
      <w:r w:rsidR="009D573C">
        <w:t>, type</w:t>
      </w:r>
      <w:r w:rsidR="009379C2">
        <w:t>-</w:t>
      </w:r>
      <w:r w:rsidR="009D573C">
        <w:t>2 diabetes</w:t>
      </w:r>
      <w:r w:rsidR="00A30F0A">
        <w:t>)</w:t>
      </w:r>
      <w:r>
        <w:t xml:space="preserve"> or environmental conditions</w:t>
      </w:r>
      <w:r w:rsidR="00D51217">
        <w:t xml:space="preserve"> (such as temperature, </w:t>
      </w:r>
      <w:r w:rsidR="00DD14A2">
        <w:t xml:space="preserve">humidity, </w:t>
      </w:r>
      <w:r w:rsidR="00D51217">
        <w:t>dust</w:t>
      </w:r>
      <w:r w:rsidR="00575F7D">
        <w:t>, non-tuberculous mycobacterial exposure</w:t>
      </w:r>
      <w:r w:rsidR="00D51217">
        <w:t>)</w:t>
      </w:r>
      <w:r w:rsidR="00DD54A9">
        <w:t xml:space="preserve"> that may vary by geographic location</w:t>
      </w:r>
      <w:r w:rsidR="00CD49D3">
        <w:t xml:space="preserve">. </w:t>
      </w:r>
      <w:r w:rsidR="00FB7CFB">
        <w:t>Initial assessments regarding implementation feasibility</w:t>
      </w:r>
      <w:r w:rsidR="00891237">
        <w:t xml:space="preserve"> and triage test performance variability</w:t>
      </w:r>
      <w:r w:rsidR="00FB7CFB">
        <w:t xml:space="preserve"> would ideally be incorporated into early diagnostic accuracy studies</w:t>
      </w:r>
      <w:r w:rsidR="00C01EAA">
        <w:t xml:space="preserve"> (and considered at the design stage)</w:t>
      </w:r>
      <w:r w:rsidR="00F34D65">
        <w:t>,</w:t>
      </w:r>
      <w:r w:rsidR="00FB7CFB">
        <w:t xml:space="preserve"> and subsequently </w:t>
      </w:r>
      <w:r w:rsidR="008379C4">
        <w:t xml:space="preserve">be </w:t>
      </w:r>
      <w:r w:rsidR="00FB7CFB">
        <w:t>assessed in greater detail in dedicated implementation studies.</w:t>
      </w:r>
    </w:p>
    <w:p w:rsidR="00DB3B4C" w:rsidRDefault="00DB3B4C" w:rsidP="00BE7B02">
      <w:pPr>
        <w:widowControl w:val="0"/>
        <w:tabs>
          <w:tab w:val="clear" w:pos="1440"/>
        </w:tabs>
        <w:autoSpaceDE w:val="0"/>
        <w:autoSpaceDN w:val="0"/>
        <w:adjustRightInd w:val="0"/>
        <w:spacing w:after="0" w:line="480" w:lineRule="auto"/>
        <w:jc w:val="both"/>
      </w:pPr>
    </w:p>
    <w:p w:rsidR="00F21491" w:rsidRPr="00973F65" w:rsidRDefault="0073589F" w:rsidP="00BE7B02">
      <w:pPr>
        <w:spacing w:line="480" w:lineRule="auto"/>
        <w:jc w:val="both"/>
        <w:rPr>
          <w:b/>
        </w:rPr>
      </w:pPr>
      <w:r>
        <w:rPr>
          <w:b/>
        </w:rPr>
        <w:t>Index t</w:t>
      </w:r>
      <w:r w:rsidR="00F21491">
        <w:rPr>
          <w:b/>
        </w:rPr>
        <w:t>est</w:t>
      </w:r>
    </w:p>
    <w:p w:rsidR="007C289F" w:rsidRDefault="00DB3B4C" w:rsidP="00BE7B02">
      <w:pPr>
        <w:widowControl w:val="0"/>
        <w:tabs>
          <w:tab w:val="clear" w:pos="1440"/>
        </w:tabs>
        <w:autoSpaceDE w:val="0"/>
        <w:autoSpaceDN w:val="0"/>
        <w:adjustRightInd w:val="0"/>
        <w:spacing w:after="0" w:line="480" w:lineRule="auto"/>
        <w:jc w:val="both"/>
      </w:pPr>
      <w:r>
        <w:t xml:space="preserve">Triage test evaluation studies should clearly report how the index test (the test under investigation) is performed </w:t>
      </w:r>
      <w:r w:rsidR="008574C6">
        <w:t>(administration, interpretation and setting). Reporting</w:t>
      </w:r>
      <w:r>
        <w:t xml:space="preserve"> should include indeterminate or invalid results and instrument failures. </w:t>
      </w:r>
      <w:r w:rsidR="008574C6" w:rsidRPr="00715468">
        <w:t>If the assay read-out is not automated and requires a degree of subjective interpretation (e.g. visual reader), cut-offs for p</w:t>
      </w:r>
      <w:r w:rsidR="008574C6">
        <w:t>ositivity must be pre-specified. R</w:t>
      </w:r>
      <w:r w:rsidR="008574C6" w:rsidRPr="00715468">
        <w:t>eaders of index-test results must be blinded to results of the ref</w:t>
      </w:r>
      <w:r w:rsidR="008574C6">
        <w:t>erence standard and other tests</w:t>
      </w:r>
      <w:r w:rsidR="008574C6" w:rsidRPr="00715468">
        <w:t xml:space="preserve"> and inter-reader reliability needs to be assessed.</w:t>
      </w:r>
      <w:r w:rsidR="008574C6">
        <w:t xml:space="preserve"> </w:t>
      </w:r>
    </w:p>
    <w:p w:rsidR="00316BF7" w:rsidRDefault="00316BF7" w:rsidP="00BE7B02">
      <w:pPr>
        <w:widowControl w:val="0"/>
        <w:tabs>
          <w:tab w:val="clear" w:pos="1440"/>
        </w:tabs>
        <w:autoSpaceDE w:val="0"/>
        <w:autoSpaceDN w:val="0"/>
        <w:adjustRightInd w:val="0"/>
        <w:spacing w:after="0" w:line="480" w:lineRule="auto"/>
        <w:jc w:val="both"/>
      </w:pPr>
    </w:p>
    <w:p w:rsidR="00316BF7" w:rsidRDefault="00316BF7" w:rsidP="00BE7B02">
      <w:pPr>
        <w:widowControl w:val="0"/>
        <w:tabs>
          <w:tab w:val="clear" w:pos="1440"/>
        </w:tabs>
        <w:autoSpaceDE w:val="0"/>
        <w:autoSpaceDN w:val="0"/>
        <w:adjustRightInd w:val="0"/>
        <w:spacing w:after="0" w:line="480" w:lineRule="auto"/>
        <w:jc w:val="both"/>
      </w:pPr>
      <w:r w:rsidRPr="009D5B11">
        <w:t>Triage test developers and evaluators will also need to consider special issues pertaining to tests that employ machine learning techniques to classify patients. Machine learning may be used to analyse the results generated from x-ray patterns</w:t>
      </w:r>
      <w:r>
        <w:t xml:space="preserve"> detected by CAD or breath biomarkers to provide a test score. Test scores, above </w:t>
      </w:r>
      <w:r>
        <w:lastRenderedPageBreak/>
        <w:t xml:space="preserve">which a result is labelled as “test-positive”, are usually determined based on fixed probability thresholds. However, some test developers have proposed the use of variable (e.g. population-specific) thresholds, which will pose regulatory and feasibility issues. In either case, pre-specification of thresholds (whether a single threshold or multiple) is essential for late-stage studies aiming to provide unbiased estimates of sensitivity and specificity, particularly pertaining to tests as they might be used in actual practice </w:t>
      </w:r>
      <w:r>
        <w:fldChar w:fldCharType="begin"/>
      </w:r>
      <w:r w:rsidR="000D3BA5">
        <w:instrText xml:space="preserve"> ADDIN EN.CITE &lt;EndNote&gt;&lt;Cite&gt;&lt;Author&gt;Leeflang&lt;/Author&gt;&lt;Year&gt;2008&lt;/Year&gt;&lt;RecNum&gt;40&lt;/RecNum&gt;&lt;DisplayText&gt;[44]&lt;/DisplayText&gt;&lt;record&gt;&lt;rec-number&gt;40&lt;/rec-number&gt;&lt;foreign-keys&gt;&lt;key app="EN" db-id="ea0tx9x2idw59gep0t9xet9kfppsdrpsf59z" timestamp="1533850541"&gt;40&lt;/key&gt;&lt;/foreign-keys&gt;&lt;ref-type name="Journal Article"&gt;17&lt;/ref-type&gt;&lt;contributors&gt;&lt;authors&gt;&lt;author&gt;Leeflang, M. M.&lt;/author&gt;&lt;author&gt;Moons, K. G.&lt;/author&gt;&lt;author&gt;Reitsma, J. B.&lt;/author&gt;&lt;author&gt;Zwinderman, A. H.&lt;/author&gt;&lt;/authors&gt;&lt;/contributors&gt;&lt;auth-address&gt;Department of Clinical Epidemiology, Biostatistics and Bioinformatics, Academic Medical Center, University of Amsterdam, Amsterdam, The Netherlands.&lt;/auth-address&gt;&lt;titles&gt;&lt;title&gt;Bias in sensitivity and specificity caused by data-driven selection of optimal cutoff values: mechanisms, magnitude, and solution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729-37&lt;/pages&gt;&lt;volume&gt;54&lt;/volume&gt;&lt;number&gt;4&lt;/number&gt;&lt;keywords&gt;&lt;keyword&gt;Bias&lt;/keyword&gt;&lt;keyword&gt;Clinical Laboratory Techniques/standards/*statistics &amp;amp; numerical data&lt;/keyword&gt;&lt;keyword&gt;Humans&lt;/keyword&gt;&lt;keyword&gt;Prevalence&lt;/keyword&gt;&lt;keyword&gt;Sample Size&lt;/keyword&gt;&lt;keyword&gt;*Sensitivity and Specificity&lt;/keyword&gt;&lt;keyword&gt;Statistical Distributions&lt;/keyword&gt;&lt;/keywords&gt;&lt;dates&gt;&lt;year&gt;2008&lt;/year&gt;&lt;pub-dates&gt;&lt;date&gt;Apr&lt;/date&gt;&lt;/pub-dates&gt;&lt;/dates&gt;&lt;isbn&gt;0009-9147 (Print)&amp;#xD;0009-9147 (Linking)&lt;/isbn&gt;&lt;accession-num&gt;18258670&lt;/accession-num&gt;&lt;urls&gt;&lt;related-urls&gt;&lt;url&gt;http://www.ncbi.nlm.nih.gov/pubmed/18258670&lt;/url&gt;&lt;/related-urls&gt;&lt;/urls&gt;&lt;electronic-resource-num&gt;10.1373/clinchem.2007.096032&lt;/electronic-resource-num&gt;&lt;/record&gt;&lt;/Cite&gt;&lt;/EndNote&gt;</w:instrText>
      </w:r>
      <w:r>
        <w:fldChar w:fldCharType="separate"/>
      </w:r>
      <w:r w:rsidR="000D3BA5">
        <w:rPr>
          <w:noProof/>
        </w:rPr>
        <w:t>[</w:t>
      </w:r>
      <w:hyperlink w:anchor="_ENREF_44" w:tooltip="Leeflang, 2008 #40" w:history="1">
        <w:r w:rsidR="000D3BA5">
          <w:rPr>
            <w:noProof/>
          </w:rPr>
          <w:t>44</w:t>
        </w:r>
      </w:hyperlink>
      <w:r w:rsidR="000D3BA5">
        <w:rPr>
          <w:noProof/>
        </w:rPr>
        <w:t>]</w:t>
      </w:r>
      <w:r>
        <w:fldChar w:fldCharType="end"/>
      </w:r>
      <w:r>
        <w:t>. It is possible that there will not be a single threshold appropriate for all use cases as these may be chosen depending on the epidemiological characteristics and resources available in a given healthcare setting where triage testing is employed. Biomarker-based tests that use probability thresholds should pre-specify and report the thresholds used.</w:t>
      </w:r>
    </w:p>
    <w:p w:rsidR="00D533A6" w:rsidRDefault="00D533A6" w:rsidP="00BE7B02">
      <w:pPr>
        <w:widowControl w:val="0"/>
        <w:tabs>
          <w:tab w:val="clear" w:pos="1440"/>
        </w:tabs>
        <w:autoSpaceDE w:val="0"/>
        <w:autoSpaceDN w:val="0"/>
        <w:adjustRightInd w:val="0"/>
        <w:spacing w:after="0" w:line="480" w:lineRule="auto"/>
        <w:jc w:val="both"/>
      </w:pPr>
    </w:p>
    <w:p w:rsidR="00EA2B2A" w:rsidRPr="00973F65" w:rsidRDefault="00EA2B2A" w:rsidP="00BE7B02">
      <w:pPr>
        <w:spacing w:line="480" w:lineRule="auto"/>
        <w:jc w:val="both"/>
        <w:rPr>
          <w:b/>
        </w:rPr>
      </w:pPr>
      <w:r w:rsidRPr="00973F65">
        <w:rPr>
          <w:b/>
        </w:rPr>
        <w:t>Reference standard and comparators</w:t>
      </w:r>
    </w:p>
    <w:p w:rsidR="000C5A8F" w:rsidRDefault="0069770F" w:rsidP="00BE7B02">
      <w:pPr>
        <w:widowControl w:val="0"/>
        <w:tabs>
          <w:tab w:val="clear" w:pos="1440"/>
        </w:tabs>
        <w:autoSpaceDE w:val="0"/>
        <w:autoSpaceDN w:val="0"/>
        <w:adjustRightInd w:val="0"/>
        <w:spacing w:after="0" w:line="480" w:lineRule="auto"/>
        <w:jc w:val="both"/>
      </w:pPr>
      <w:r>
        <w:t xml:space="preserve">We recommend that mycobacterial culture </w:t>
      </w:r>
      <w:r w:rsidR="0006479E">
        <w:t xml:space="preserve">(with speciation) </w:t>
      </w:r>
      <w:r>
        <w:t xml:space="preserve">should be used as the primary reference standard for diagnostic test accuracy evaluations of TB triage tests. This should be performed on </w:t>
      </w:r>
      <w:r w:rsidR="00C1033C">
        <w:t xml:space="preserve">commercial </w:t>
      </w:r>
      <w:r>
        <w:t xml:space="preserve">liquid </w:t>
      </w:r>
      <w:r w:rsidR="00C1033C">
        <w:t xml:space="preserve">media </w:t>
      </w:r>
      <w:r w:rsidR="0006479E">
        <w:t>(MGIT)</w:t>
      </w:r>
      <w:r w:rsidR="00475FB2">
        <w:t xml:space="preserve">, alone or in addition to </w:t>
      </w:r>
      <w:r>
        <w:t>solid culture</w:t>
      </w:r>
      <w:r w:rsidR="0006479E">
        <w:t xml:space="preserve"> (Lowenstein Jensen or Middlebrook 7H10 or 7H11 agar)</w:t>
      </w:r>
      <w:r>
        <w:t xml:space="preserve">, in line with the WHO recommendation that </w:t>
      </w:r>
      <w:r w:rsidR="002C5F9A">
        <w:t>LMICs</w:t>
      </w:r>
      <w:r>
        <w:t xml:space="preserve"> should implement liquid culture systems</w:t>
      </w:r>
      <w:r w:rsidR="00823A6F">
        <w:fldChar w:fldCharType="begin"/>
      </w:r>
      <w:r w:rsidR="000D3BA5">
        <w:instrText xml:space="preserve"> ADDIN EN.CITE &lt;EndNote&gt;&lt;Cite&gt;&lt;RecNum&gt;29&lt;/RecNum&gt;&lt;DisplayText&gt;[45]&lt;/DisplayText&gt;&lt;record&gt;&lt;rec-number&gt;29&lt;/rec-number&gt;&lt;foreign-keys&gt;&lt;key app="EN" db-id="ea0tx9x2idw59gep0t9xet9kfppsdrpsf59z" timestamp="1528770182"&gt;29&lt;/key&gt;&lt;/foreign-keys&gt;&lt;ref-type name="Report"&gt;27&lt;/ref-type&gt;&lt;contributors&gt;&lt;/contributors&gt;&lt;titles&gt;&lt;title&gt;World Health Organization. Policy statement: Liquid media for culture and DST. 2007, Geneva, Switzerland.&lt;/title&gt;&lt;/titles&gt;&lt;dates&gt;&lt;/dates&gt;&lt;urls&gt;&lt;/urls&gt;&lt;/record&gt;&lt;/Cite&gt;&lt;/EndNote&gt;</w:instrText>
      </w:r>
      <w:r w:rsidR="00823A6F">
        <w:fldChar w:fldCharType="separate"/>
      </w:r>
      <w:r w:rsidR="000D3BA5">
        <w:rPr>
          <w:noProof/>
        </w:rPr>
        <w:t>[</w:t>
      </w:r>
      <w:hyperlink w:anchor="_ENREF_45" w:tooltip=",  #29" w:history="1">
        <w:r w:rsidR="000D3BA5">
          <w:rPr>
            <w:noProof/>
          </w:rPr>
          <w:t>45</w:t>
        </w:r>
      </w:hyperlink>
      <w:r w:rsidR="000D3BA5">
        <w:rPr>
          <w:noProof/>
        </w:rPr>
        <w:t>]</w:t>
      </w:r>
      <w:r w:rsidR="00823A6F">
        <w:fldChar w:fldCharType="end"/>
      </w:r>
      <w:r w:rsidR="00720848">
        <w:t xml:space="preserve">. </w:t>
      </w:r>
      <w:r>
        <w:t xml:space="preserve">However, we suggest that triage test diagnostic accuracy results should also be compared to </w:t>
      </w:r>
      <w:r w:rsidR="009A4C46">
        <w:t>the confirmatory test used in practice at a given setting (typically Xpert),</w:t>
      </w:r>
      <w:r w:rsidR="000C5A8F">
        <w:t xml:space="preserve"> as has been done in some prior studies</w:t>
      </w:r>
      <w:r w:rsidR="00823A6F">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 </w:instrText>
      </w:r>
      <w:r w:rsidR="0054237D">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DATA </w:instrText>
      </w:r>
      <w:r w:rsidR="0054237D">
        <w:fldChar w:fldCharType="end"/>
      </w:r>
      <w:r w:rsidR="00823A6F">
        <w:fldChar w:fldCharType="separate"/>
      </w:r>
      <w:r w:rsidR="0054237D">
        <w:rPr>
          <w:noProof/>
        </w:rPr>
        <w:t>[</w:t>
      </w:r>
      <w:hyperlink w:anchor="_ENREF_37" w:tooltip="Yoon, 2017 #26" w:history="1">
        <w:r w:rsidR="000D3BA5">
          <w:rPr>
            <w:noProof/>
          </w:rPr>
          <w:t>37</w:t>
        </w:r>
      </w:hyperlink>
      <w:r w:rsidR="0054237D">
        <w:rPr>
          <w:noProof/>
        </w:rPr>
        <w:t>]</w:t>
      </w:r>
      <w:r w:rsidR="00823A6F">
        <w:fldChar w:fldCharType="end"/>
      </w:r>
      <w:r w:rsidR="000C5A8F">
        <w:t>.</w:t>
      </w:r>
      <w:r w:rsidR="00A72EF5">
        <w:t xml:space="preserve"> </w:t>
      </w:r>
    </w:p>
    <w:p w:rsidR="00A00796" w:rsidRDefault="00A00796" w:rsidP="00BE7B02">
      <w:pPr>
        <w:widowControl w:val="0"/>
        <w:tabs>
          <w:tab w:val="clear" w:pos="1440"/>
        </w:tabs>
        <w:autoSpaceDE w:val="0"/>
        <w:autoSpaceDN w:val="0"/>
        <w:adjustRightInd w:val="0"/>
        <w:spacing w:after="0" w:line="480" w:lineRule="auto"/>
        <w:jc w:val="both"/>
      </w:pPr>
    </w:p>
    <w:p w:rsidR="00EB365E" w:rsidRDefault="00715468" w:rsidP="00BE7B02">
      <w:pPr>
        <w:widowControl w:val="0"/>
        <w:tabs>
          <w:tab w:val="clear" w:pos="1440"/>
        </w:tabs>
        <w:autoSpaceDE w:val="0"/>
        <w:autoSpaceDN w:val="0"/>
        <w:adjustRightInd w:val="0"/>
        <w:spacing w:after="0" w:line="480" w:lineRule="auto"/>
        <w:jc w:val="both"/>
      </w:pPr>
      <w:r>
        <w:t>It is conceivable that biomarker-based t</w:t>
      </w:r>
      <w:r w:rsidR="00251DAC">
        <w:t xml:space="preserve">riage tests detect early or </w:t>
      </w:r>
      <w:r w:rsidR="00E66BFA">
        <w:t xml:space="preserve">incipient </w:t>
      </w:r>
      <w:r w:rsidR="00251DAC">
        <w:t>TB</w:t>
      </w:r>
      <w:r w:rsidR="00823A6F">
        <w:fldChar w:fldCharType="begin">
          <w:fldData xml:space="preserve">PEVuZE5vdGU+PENpdGU+PEF1dGhvcj5Fc21haWw8L0F1dGhvcj48WWVhcj4yMDE2PC9ZZWFyPjxS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wLTEwOTM8L3BhZ2VzPjx2b2x1bWU+MjI8L3ZvbHVtZT48bnVtYmVyPjEw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</w:fldData>
        </w:fldChar>
      </w:r>
      <w:r w:rsidR="000D3BA5">
        <w:instrText xml:space="preserve"> ADDIN EN.CITE </w:instrText>
      </w:r>
      <w:r w:rsidR="000D3BA5">
        <w:fldChar w:fldCharType="begin">
          <w:fldData xml:space="preserve">PEVuZE5vdGU+PENpdGU+PEF1dGhvcj5Fc21haWw8L0F1dGhvcj48WWVhcj4yMDE2PC9ZZWFyPjxS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wLTEwOTM8L3BhZ2VzPjx2b2x1bWU+MjI8L3ZvbHVtZT48bnVtYmVyPjEw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</w:fldData>
        </w:fldChar>
      </w:r>
      <w:r w:rsidR="000D3BA5">
        <w:instrText xml:space="preserve"> ADDIN EN.CITE.DATA </w:instrText>
      </w:r>
      <w:r w:rsidR="000D3BA5">
        <w:fldChar w:fldCharType="end"/>
      </w:r>
      <w:r w:rsidR="00823A6F">
        <w:fldChar w:fldCharType="separate"/>
      </w:r>
      <w:r w:rsidR="000D3BA5">
        <w:rPr>
          <w:noProof/>
        </w:rPr>
        <w:t>[</w:t>
      </w:r>
      <w:hyperlink w:anchor="_ENREF_46" w:tooltip="Esmail, 2016 #46" w:history="1">
        <w:r w:rsidR="000D3BA5">
          <w:rPr>
            <w:noProof/>
          </w:rPr>
          <w:t>46</w:t>
        </w:r>
      </w:hyperlink>
      <w:r w:rsidR="000D3BA5">
        <w:rPr>
          <w:noProof/>
        </w:rPr>
        <w:t>]</w:t>
      </w:r>
      <w:r w:rsidR="00823A6F">
        <w:fldChar w:fldCharType="end"/>
      </w:r>
      <w:r w:rsidR="00251DAC">
        <w:t>, which may be culture negative</w:t>
      </w:r>
      <w:r w:rsidR="000C5A8F">
        <w:t>.</w:t>
      </w:r>
      <w:r w:rsidR="00E66BFA">
        <w:t xml:space="preserve"> For this form of TB and other forms such as</w:t>
      </w:r>
      <w:r w:rsidR="00094930">
        <w:t xml:space="preserve"> </w:t>
      </w:r>
      <w:r w:rsidR="00864C82">
        <w:t>paediatric</w:t>
      </w:r>
      <w:r w:rsidR="00094930">
        <w:t>,</w:t>
      </w:r>
      <w:r w:rsidR="00864C82">
        <w:t xml:space="preserve"> extra-pulmonary TB</w:t>
      </w:r>
      <w:r w:rsidR="00E66BFA">
        <w:t xml:space="preserve"> and TB in PLHIV, sputum is difficult to obtain and, even if </w:t>
      </w:r>
      <w:r w:rsidR="00E66BFA">
        <w:lastRenderedPageBreak/>
        <w:t>available,</w:t>
      </w:r>
      <w:r w:rsidR="00094930">
        <w:t xml:space="preserve"> </w:t>
      </w:r>
      <w:r w:rsidR="00864C82">
        <w:t>sputum culture</w:t>
      </w:r>
      <w:r w:rsidR="00E66BFA">
        <w:t xml:space="preserve"> alone</w:t>
      </w:r>
      <w:r w:rsidR="00864C82">
        <w:t xml:space="preserve"> is an imperfect reference standard</w:t>
      </w:r>
      <w:r w:rsidR="00E66BFA">
        <w:t>.</w:t>
      </w:r>
      <w:r w:rsidR="00F34D65">
        <w:t xml:space="preserve"> </w:t>
      </w:r>
      <w:r w:rsidR="00E66BFA">
        <w:t>A</w:t>
      </w:r>
      <w:r w:rsidR="00864C82">
        <w:t>ttempt</w:t>
      </w:r>
      <w:r w:rsidR="00E66BFA">
        <w:t>s</w:t>
      </w:r>
      <w:r w:rsidR="00864C82">
        <w:t xml:space="preserve"> should </w:t>
      </w:r>
      <w:r w:rsidR="00E66BFA">
        <w:t>be</w:t>
      </w:r>
      <w:r w:rsidR="00F34D65">
        <w:t xml:space="preserve"> </w:t>
      </w:r>
      <w:r w:rsidR="00864C82">
        <w:t>made for the reference standard to include extrapulmonary sampling. The use of a composite reference standard should be considered, particularly in populations with a higher likelihood of early</w:t>
      </w:r>
      <w:r w:rsidR="00E66BFA">
        <w:t>, incipient, extra-pulmonary and/</w:t>
      </w:r>
      <w:r w:rsidR="00864C82">
        <w:t>or paucibacillary disease. F</w:t>
      </w:r>
      <w:r w:rsidR="00046FEC" w:rsidRPr="000C5A8F">
        <w:t xml:space="preserve">ollow-up of culture-negative patients </w:t>
      </w:r>
      <w:r w:rsidR="001A4130">
        <w:t xml:space="preserve">that are not started on TB therapy empirically </w:t>
      </w:r>
      <w:r w:rsidR="009D459B">
        <w:t>sh</w:t>
      </w:r>
      <w:r w:rsidR="00046FEC" w:rsidRPr="000C5A8F">
        <w:t xml:space="preserve">ould </w:t>
      </w:r>
      <w:r w:rsidR="00203F7F">
        <w:t xml:space="preserve">ideally </w:t>
      </w:r>
      <w:r w:rsidR="00046FEC" w:rsidRPr="000C5A8F">
        <w:t xml:space="preserve">be </w:t>
      </w:r>
      <w:r w:rsidR="00046FEC">
        <w:t xml:space="preserve">performed, in order to detect those who </w:t>
      </w:r>
      <w:r w:rsidR="001A4130">
        <w:t xml:space="preserve">may </w:t>
      </w:r>
      <w:r w:rsidR="00046FEC">
        <w:t>become culture</w:t>
      </w:r>
      <w:r w:rsidR="00F34D65">
        <w:t>-</w:t>
      </w:r>
      <w:r w:rsidR="00046FEC">
        <w:t>positive</w:t>
      </w:r>
      <w:r w:rsidR="001A4130">
        <w:t xml:space="preserve"> subsequently</w:t>
      </w:r>
      <w:r w:rsidR="00046FEC">
        <w:t>.</w:t>
      </w:r>
      <w:r w:rsidR="00864C82">
        <w:t xml:space="preserve"> In addition,</w:t>
      </w:r>
      <w:r w:rsidR="00E03432">
        <w:t xml:space="preserve"> studies should </w:t>
      </w:r>
      <w:r w:rsidR="008379C4">
        <w:t>work with clinicians to standardize the</w:t>
      </w:r>
      <w:r w:rsidR="00E03432">
        <w:t xml:space="preserve"> approach to </w:t>
      </w:r>
      <w:r w:rsidR="008379C4">
        <w:t>deciding when</w:t>
      </w:r>
      <w:r w:rsidR="00E03432">
        <w:t xml:space="preserve"> to start empiric therapy using pre-defined criteria.</w:t>
      </w:r>
      <w:r w:rsidR="00046FEC">
        <w:t xml:space="preserve"> </w:t>
      </w:r>
      <w:r w:rsidR="00E35939">
        <w:t>R</w:t>
      </w:r>
      <w:r w:rsidR="000C5A8F">
        <w:t xml:space="preserve">esearchers may consider the use of </w:t>
      </w:r>
      <w:r w:rsidR="00D4492E">
        <w:t>sensitivity analyses</w:t>
      </w:r>
      <w:r w:rsidR="0006479E">
        <w:t xml:space="preserve">, for example, using clinical or composite reference standards, </w:t>
      </w:r>
      <w:r w:rsidR="00D4492E">
        <w:t>or more sophisticated</w:t>
      </w:r>
      <w:r w:rsidR="000C5A8F">
        <w:t xml:space="preserve"> </w:t>
      </w:r>
      <w:r w:rsidR="00D4492E">
        <w:t>estimation approaches</w:t>
      </w:r>
      <w:r w:rsidR="00ED75C8">
        <w:t xml:space="preserve"> such as latent class analysis</w:t>
      </w:r>
      <w:r w:rsidR="00823A6F">
        <w:fldChar w:fldCharType="begin">
          <w:fldData xml:space="preserve">PEVuZE5vdGU+PENpdGU+PEF1dGhvcj5TY2h1bWFjaGVyPC9BdXRob3I+PFllYXI+MjAxNjwvWWVh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Y5MC03MDA8L3BhZ2VzPjx2b2x1bWU+MTg0PC92b2x1bWU+PG51bWJlcj45PC9udW1iZXI+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</w:fldData>
        </w:fldChar>
      </w:r>
      <w:r w:rsidR="000D3BA5">
        <w:instrText xml:space="preserve"> ADDIN EN.CITE </w:instrText>
      </w:r>
      <w:r w:rsidR="000D3BA5">
        <w:fldChar w:fldCharType="begin">
          <w:fldData xml:space="preserve">PEVuZE5vdGU+PENpdGU+PEF1dGhvcj5TY2h1bWFjaGVyPC9BdXRob3I+PFllYXI+MjAxNjwvWWVh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Y5MC03MDA8L3BhZ2VzPjx2b2x1bWU+MTg0PC92b2x1bWU+PG51bWJlcj45PC9udW1iZXI+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</w:fldData>
        </w:fldChar>
      </w:r>
      <w:r w:rsidR="000D3BA5">
        <w:instrText xml:space="preserve"> ADDIN EN.CITE.DATA </w:instrText>
      </w:r>
      <w:r w:rsidR="000D3BA5">
        <w:fldChar w:fldCharType="end"/>
      </w:r>
      <w:r w:rsidR="00823A6F">
        <w:fldChar w:fldCharType="separate"/>
      </w:r>
      <w:r w:rsidR="000D3BA5">
        <w:rPr>
          <w:noProof/>
        </w:rPr>
        <w:t>[</w:t>
      </w:r>
      <w:hyperlink w:anchor="_ENREF_47" w:tooltip="Schumacher, 2016 #30" w:history="1">
        <w:r w:rsidR="000D3BA5">
          <w:rPr>
            <w:noProof/>
          </w:rPr>
          <w:t>47</w:t>
        </w:r>
      </w:hyperlink>
      <w:r w:rsidR="000D3BA5">
        <w:rPr>
          <w:noProof/>
        </w:rPr>
        <w:t>]</w:t>
      </w:r>
      <w:r w:rsidR="00823A6F">
        <w:fldChar w:fldCharType="end"/>
      </w:r>
      <w:r>
        <w:t xml:space="preserve"> (see also </w:t>
      </w:r>
      <w:r w:rsidR="0069506A">
        <w:t>Drain et al.</w:t>
      </w:r>
      <w:r w:rsidR="00D533A6">
        <w:t>, Paper 3</w:t>
      </w:r>
      <w:r>
        <w:t>).</w:t>
      </w:r>
    </w:p>
    <w:p w:rsidR="009F5F8F" w:rsidRDefault="009F5F8F" w:rsidP="00BE7B02">
      <w:pPr>
        <w:widowControl w:val="0"/>
        <w:tabs>
          <w:tab w:val="clear" w:pos="1440"/>
        </w:tabs>
        <w:autoSpaceDE w:val="0"/>
        <w:autoSpaceDN w:val="0"/>
        <w:adjustRightInd w:val="0"/>
        <w:spacing w:after="0" w:line="480" w:lineRule="auto"/>
        <w:jc w:val="both"/>
      </w:pPr>
    </w:p>
    <w:p w:rsidR="006C233F" w:rsidRDefault="00583899" w:rsidP="00BE7B02">
      <w:pPr>
        <w:widowControl w:val="0"/>
        <w:tabs>
          <w:tab w:val="clear" w:pos="1440"/>
        </w:tabs>
        <w:autoSpaceDE w:val="0"/>
        <w:autoSpaceDN w:val="0"/>
        <w:adjustRightInd w:val="0"/>
        <w:spacing w:after="0" w:line="480" w:lineRule="auto"/>
        <w:jc w:val="both"/>
      </w:pPr>
      <w:r>
        <w:t>When conducting diagnostic test accuracy evaluations for new TB triage tests, it is also important to consider relevant comparator tests</w:t>
      </w:r>
      <w:r w:rsidR="00352925">
        <w:t xml:space="preserve"> (Box 1)</w:t>
      </w:r>
      <w:r w:rsidR="00BD488C">
        <w:t xml:space="preserve"> when and where available, in order to determine the additional contribution of the new test</w:t>
      </w:r>
      <w:r w:rsidR="00046FEC">
        <w:t>.</w:t>
      </w:r>
      <w:r w:rsidR="00C8407B">
        <w:t xml:space="preserve"> </w:t>
      </w:r>
      <w:r w:rsidR="00677670">
        <w:t>As mentioned earlier</w:t>
      </w:r>
      <w:r w:rsidR="00D24F4B">
        <w:t>,</w:t>
      </w:r>
      <w:r w:rsidR="00C8407B">
        <w:t xml:space="preserve"> CRP </w:t>
      </w:r>
      <w:r w:rsidR="001A4130">
        <w:t>could be considered as a</w:t>
      </w:r>
      <w:r w:rsidR="00C8407B">
        <w:t xml:space="preserve"> comparator test for triage tests designed for </w:t>
      </w:r>
      <w:r w:rsidR="00AE32DC">
        <w:t>PLHIV</w:t>
      </w:r>
      <w:r w:rsidR="00823A6F">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 </w:instrText>
      </w:r>
      <w:r w:rsidR="0054237D">
        <w:fldChar w:fldCharType="begin">
          <w:fldData xml:space="preserve">PEVuZE5vdGU+PENpdGU+PEF1dGhvcj5Zb29uPC9BdXRob3I+PFllYXI+MjAxNzwvWWVhcj48UmVj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I4NS0xMjkyPC9wYWdlcz48dm9s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</w:fldData>
        </w:fldChar>
      </w:r>
      <w:r w:rsidR="0054237D">
        <w:instrText xml:space="preserve"> ADDIN EN.CITE.DATA </w:instrText>
      </w:r>
      <w:r w:rsidR="0054237D">
        <w:fldChar w:fldCharType="end"/>
      </w:r>
      <w:r w:rsidR="00823A6F">
        <w:fldChar w:fldCharType="separate"/>
      </w:r>
      <w:r w:rsidR="0054237D">
        <w:rPr>
          <w:noProof/>
        </w:rPr>
        <w:t>[</w:t>
      </w:r>
      <w:hyperlink w:anchor="_ENREF_37" w:tooltip="Yoon, 2017 #26" w:history="1">
        <w:r w:rsidR="000D3BA5">
          <w:rPr>
            <w:noProof/>
          </w:rPr>
          <w:t>37</w:t>
        </w:r>
      </w:hyperlink>
      <w:r w:rsidR="0054237D">
        <w:rPr>
          <w:noProof/>
        </w:rPr>
        <w:t>]</w:t>
      </w:r>
      <w:r w:rsidR="00823A6F">
        <w:fldChar w:fldCharType="end"/>
      </w:r>
      <w:r w:rsidR="00C8407B">
        <w:t xml:space="preserve">. </w:t>
      </w:r>
      <w:r w:rsidR="00E15CA3">
        <w:t>Of note, studies comparing the diagnostic accuracy of two or more tests will require a much larger sample size in order to detect small differences in sensitivity and/or specificity.</w:t>
      </w:r>
    </w:p>
    <w:p w:rsidR="000C5D67" w:rsidRDefault="000C5D67" w:rsidP="00BE7B02">
      <w:pPr>
        <w:widowControl w:val="0"/>
        <w:tabs>
          <w:tab w:val="clear" w:pos="1440"/>
        </w:tabs>
        <w:autoSpaceDE w:val="0"/>
        <w:autoSpaceDN w:val="0"/>
        <w:adjustRightInd w:val="0"/>
        <w:spacing w:after="0" w:line="480" w:lineRule="auto"/>
        <w:jc w:val="both"/>
      </w:pPr>
    </w:p>
    <w:p w:rsidR="00EA2B2A" w:rsidRPr="002117F8" w:rsidRDefault="00203F7F" w:rsidP="00BE7B02">
      <w:pPr>
        <w:spacing w:line="480" w:lineRule="auto"/>
        <w:rPr>
          <w:b/>
          <w:lang w:val="en-US"/>
        </w:rPr>
      </w:pPr>
      <w:r w:rsidRPr="0055136D">
        <w:rPr>
          <w:b/>
          <w:lang w:val="en-US"/>
        </w:rPr>
        <w:t>Flow and specimen issues</w:t>
      </w:r>
      <w:r w:rsidR="00EA2B2A" w:rsidRPr="00973F65">
        <w:rPr>
          <w:b/>
        </w:rPr>
        <w:tab/>
      </w:r>
    </w:p>
    <w:p w:rsidR="00203F7F" w:rsidRDefault="002F5E46" w:rsidP="00BE7B02">
      <w:pPr>
        <w:widowControl w:val="0"/>
        <w:tabs>
          <w:tab w:val="clear" w:pos="1440"/>
        </w:tabs>
        <w:autoSpaceDE w:val="0"/>
        <w:autoSpaceDN w:val="0"/>
        <w:adjustRightInd w:val="0"/>
        <w:spacing w:after="0" w:line="480" w:lineRule="auto"/>
        <w:jc w:val="both"/>
      </w:pPr>
      <w:r>
        <w:t>Depending on the type of triage test being evaluated, rigorous attention to sample type and</w:t>
      </w:r>
      <w:r w:rsidR="00427189">
        <w:t xml:space="preserve"> test throughput</w:t>
      </w:r>
      <w:r>
        <w:t xml:space="preserve"> should be part of the diagnostic test evaluation. </w:t>
      </w:r>
      <w:r w:rsidR="00715468">
        <w:t>T</w:t>
      </w:r>
      <w:r>
        <w:t>riage testing</w:t>
      </w:r>
      <w:r w:rsidR="0062727B">
        <w:t>,</w:t>
      </w:r>
      <w:r>
        <w:t xml:space="preserve"> as well as reference standard testing</w:t>
      </w:r>
      <w:r w:rsidR="0062727B">
        <w:t>,</w:t>
      </w:r>
      <w:r>
        <w:t xml:space="preserve"> should </w:t>
      </w:r>
      <w:r w:rsidR="00921FE4">
        <w:t xml:space="preserve">ideally </w:t>
      </w:r>
      <w:r>
        <w:t xml:space="preserve">be performed on the same day and </w:t>
      </w:r>
      <w:r w:rsidR="00921FE4">
        <w:t xml:space="preserve">always </w:t>
      </w:r>
      <w:r>
        <w:t>prior to treatment initiation</w:t>
      </w:r>
      <w:r w:rsidR="00715468">
        <w:t xml:space="preserve"> as this could influence reference standard and index </w:t>
      </w:r>
      <w:r w:rsidR="00715468">
        <w:lastRenderedPageBreak/>
        <w:t>test results</w:t>
      </w:r>
      <w:r>
        <w:t xml:space="preserve">. </w:t>
      </w:r>
      <w:r w:rsidR="00AC5EA4">
        <w:t xml:space="preserve">Since mycobacterial culture is not typically available at the primary settings of intended use, courier systems should be set up such that specimens can be transported to the site where reference testing can be performed on the same day </w:t>
      </w:r>
      <w:r w:rsidR="008379C4">
        <w:t xml:space="preserve">to minimize bias </w:t>
      </w:r>
      <w:r w:rsidR="00AC5EA4">
        <w:t>as far as possible.</w:t>
      </w:r>
    </w:p>
    <w:p w:rsidR="00316BF7" w:rsidRDefault="00316BF7" w:rsidP="00BE7B02">
      <w:pPr>
        <w:widowControl w:val="0"/>
        <w:tabs>
          <w:tab w:val="clear" w:pos="1440"/>
        </w:tabs>
        <w:autoSpaceDE w:val="0"/>
        <w:autoSpaceDN w:val="0"/>
        <w:adjustRightInd w:val="0"/>
        <w:spacing w:after="0" w:line="480" w:lineRule="auto"/>
        <w:jc w:val="both"/>
      </w:pPr>
    </w:p>
    <w:p w:rsidR="00430C4F" w:rsidRDefault="001D4168" w:rsidP="00BE7B02">
      <w:pPr>
        <w:widowControl w:val="0"/>
        <w:tabs>
          <w:tab w:val="clear" w:pos="1440"/>
        </w:tabs>
        <w:autoSpaceDE w:val="0"/>
        <w:autoSpaceDN w:val="0"/>
        <w:adjustRightInd w:val="0"/>
        <w:spacing w:after="0" w:line="480" w:lineRule="auto"/>
        <w:jc w:val="both"/>
      </w:pPr>
      <w:r>
        <w:t>For</w:t>
      </w:r>
      <w:r w:rsidR="00046FEC">
        <w:t xml:space="preserve"> </w:t>
      </w:r>
      <w:r>
        <w:t>non-sputum-based test</w:t>
      </w:r>
      <w:r w:rsidR="00046FEC">
        <w:t>s,</w:t>
      </w:r>
      <w:r w:rsidR="002F5E46">
        <w:t xml:space="preserve"> other issues </w:t>
      </w:r>
      <w:r w:rsidR="00D02616">
        <w:t xml:space="preserve">may arise </w:t>
      </w:r>
      <w:r w:rsidR="002F5E46">
        <w:t>depending on the type of specimen, such as blood sample volume restrictions</w:t>
      </w:r>
      <w:r w:rsidR="00006CCA">
        <w:t xml:space="preserve">, </w:t>
      </w:r>
      <w:r w:rsidR="00221F48">
        <w:t xml:space="preserve">issues with </w:t>
      </w:r>
      <w:r w:rsidR="008379C4">
        <w:t xml:space="preserve">sample storage and </w:t>
      </w:r>
      <w:r w:rsidR="00221F48">
        <w:t>biomarker stability</w:t>
      </w:r>
      <w:r w:rsidR="00AF2182">
        <w:t>,</w:t>
      </w:r>
      <w:r w:rsidR="00006CCA">
        <w:t xml:space="preserve"> and sample transportation</w:t>
      </w:r>
      <w:r w:rsidR="002F5E46">
        <w:t>. If the triage test is sputum-based, considerations may include evaluation of the test performance using expectorated versus induced sputum specimens</w:t>
      </w:r>
      <w:r w:rsidR="00715468">
        <w:t xml:space="preserve"> (see also </w:t>
      </w:r>
      <w:r w:rsidR="00D81ED9">
        <w:t>Schumacher et al.</w:t>
      </w:r>
      <w:r w:rsidR="0062727B">
        <w:t>, Paper 2</w:t>
      </w:r>
      <w:r w:rsidR="00715468">
        <w:t>)</w:t>
      </w:r>
      <w:r w:rsidR="002F5E46">
        <w:t xml:space="preserve">. </w:t>
      </w:r>
      <w:r w:rsidR="008574C6">
        <w:t>Additionally, if a test is sputum-based</w:t>
      </w:r>
      <w:r w:rsidR="0048427B">
        <w:t xml:space="preserve">, performing the index test and reference standard(s) </w:t>
      </w:r>
      <w:r w:rsidR="0048427B" w:rsidRPr="0055136D">
        <w:rPr>
          <w:lang w:val="en-US"/>
        </w:rPr>
        <w:t xml:space="preserve">on the same specimen </w:t>
      </w:r>
      <w:r w:rsidR="007D2A1D">
        <w:rPr>
          <w:lang w:val="en-US"/>
        </w:rPr>
        <w:t>enables</w:t>
      </w:r>
      <w:r w:rsidR="0048427B">
        <w:rPr>
          <w:lang w:val="en-US"/>
        </w:rPr>
        <w:t xml:space="preserve"> the most direct comparison of accuracy</w:t>
      </w:r>
      <w:r w:rsidR="007D2A1D">
        <w:rPr>
          <w:lang w:val="en-US"/>
        </w:rPr>
        <w:t>,</w:t>
      </w:r>
      <w:r w:rsidR="0048427B">
        <w:rPr>
          <w:lang w:val="en-US"/>
        </w:rPr>
        <w:t xml:space="preserve"> </w:t>
      </w:r>
      <w:r w:rsidR="007D2A1D">
        <w:rPr>
          <w:lang w:val="en-US"/>
        </w:rPr>
        <w:t>although</w:t>
      </w:r>
      <w:r w:rsidR="0048427B">
        <w:rPr>
          <w:lang w:val="en-US"/>
        </w:rPr>
        <w:t xml:space="preserve"> the potentially large sputum volume required may </w:t>
      </w:r>
      <w:r w:rsidR="007D2A1D">
        <w:rPr>
          <w:lang w:val="en-US"/>
        </w:rPr>
        <w:t>be prohibitive</w:t>
      </w:r>
      <w:r w:rsidR="0048427B">
        <w:rPr>
          <w:lang w:val="en-US"/>
        </w:rPr>
        <w:t xml:space="preserve"> (see </w:t>
      </w:r>
      <w:r w:rsidR="0012684C">
        <w:rPr>
          <w:lang w:val="en-US"/>
        </w:rPr>
        <w:t>also</w:t>
      </w:r>
      <w:r w:rsidR="0048427B">
        <w:rPr>
          <w:lang w:val="en-US"/>
        </w:rPr>
        <w:t xml:space="preserve"> Schumacher et al.</w:t>
      </w:r>
      <w:r w:rsidR="0062727B">
        <w:rPr>
          <w:lang w:val="en-US"/>
        </w:rPr>
        <w:t>, Paper 2</w:t>
      </w:r>
      <w:r w:rsidR="0048427B">
        <w:rPr>
          <w:lang w:val="en-US"/>
        </w:rPr>
        <w:t>).</w:t>
      </w:r>
    </w:p>
    <w:p w:rsidR="00382208" w:rsidRPr="00540C63" w:rsidRDefault="00382208" w:rsidP="00BE7B02">
      <w:pPr>
        <w:widowControl w:val="0"/>
        <w:tabs>
          <w:tab w:val="clear" w:pos="1440"/>
        </w:tabs>
        <w:autoSpaceDE w:val="0"/>
        <w:autoSpaceDN w:val="0"/>
        <w:adjustRightInd w:val="0"/>
        <w:spacing w:after="0" w:line="480" w:lineRule="auto"/>
        <w:jc w:val="both"/>
      </w:pPr>
    </w:p>
    <w:p w:rsidR="00C9056B" w:rsidRDefault="00EA2B2A" w:rsidP="00BE7B02">
      <w:pPr>
        <w:spacing w:line="480" w:lineRule="auto"/>
        <w:jc w:val="both"/>
        <w:rPr>
          <w:b/>
        </w:rPr>
      </w:pPr>
      <w:r w:rsidRPr="00973F65">
        <w:rPr>
          <w:b/>
        </w:rPr>
        <w:t>Key issues beyond accuracy</w:t>
      </w:r>
    </w:p>
    <w:p w:rsidR="00EC6714" w:rsidRDefault="00CA498F" w:rsidP="00BE7B02">
      <w:pPr>
        <w:spacing w:line="480" w:lineRule="auto"/>
        <w:jc w:val="both"/>
      </w:pPr>
      <w:r>
        <w:t>It</w:t>
      </w:r>
      <w:r w:rsidR="004329EA">
        <w:t xml:space="preserve"> is important to </w:t>
      </w:r>
      <w:r w:rsidR="00DC2817">
        <w:t>emphasize</w:t>
      </w:r>
      <w:r w:rsidR="004329EA">
        <w:t xml:space="preserve"> that triage tests </w:t>
      </w:r>
      <w:r w:rsidR="007A75F2">
        <w:t xml:space="preserve">are expected </w:t>
      </w:r>
      <w:r w:rsidR="00727EA7">
        <w:t xml:space="preserve">to offer </w:t>
      </w:r>
      <w:r w:rsidR="004329EA">
        <w:t>advantages</w:t>
      </w:r>
      <w:r w:rsidR="00DC2817">
        <w:t xml:space="preserve">, such as cost, feasibility, acceptability and </w:t>
      </w:r>
      <w:r w:rsidR="00727EA7">
        <w:t>scalability</w:t>
      </w:r>
      <w:r w:rsidR="0049768E">
        <w:t>,</w:t>
      </w:r>
      <w:r w:rsidR="004329EA">
        <w:t xml:space="preserve"> that are not captured by evaluations that solely evaluate accuracy. The primary advantage </w:t>
      </w:r>
      <w:r w:rsidR="00727EA7">
        <w:t xml:space="preserve">of </w:t>
      </w:r>
      <w:r w:rsidR="004329EA">
        <w:t xml:space="preserve">a triage test is that it </w:t>
      </w:r>
      <w:r w:rsidR="007A75F2">
        <w:t xml:space="preserve">would </w:t>
      </w:r>
      <w:r w:rsidR="004329EA">
        <w:t xml:space="preserve">expand TB diagnostic test capability </w:t>
      </w:r>
      <w:r w:rsidR="007A75F2">
        <w:t xml:space="preserve">to lower </w:t>
      </w:r>
      <w:r w:rsidR="000B0D89">
        <w:t>levels</w:t>
      </w:r>
      <w:r w:rsidR="004329EA">
        <w:t xml:space="preserve"> of the healthcare system and </w:t>
      </w:r>
      <w:r w:rsidR="007A75F2">
        <w:t xml:space="preserve">allow </w:t>
      </w:r>
      <w:r w:rsidR="0013362D">
        <w:t>improved targeting of patients that require</w:t>
      </w:r>
      <w:r w:rsidR="00727EA7">
        <w:t xml:space="preserve"> </w:t>
      </w:r>
      <w:r w:rsidR="004329EA">
        <w:t>confirmatory testing</w:t>
      </w:r>
      <w:r w:rsidR="007A75F2">
        <w:t xml:space="preserve">. </w:t>
      </w:r>
      <w:r w:rsidR="003E479B">
        <w:t>The decision to implement a triage test at the lowest levels of the healthcare system</w:t>
      </w:r>
      <w:r w:rsidR="00FD479B">
        <w:t xml:space="preserve"> or in patients who do not report symptoms but have risk factors for TB</w:t>
      </w:r>
      <w:r w:rsidR="003E479B">
        <w:t xml:space="preserve"> will depend on its characteristics including feasibility of implementation</w:t>
      </w:r>
      <w:r w:rsidR="00FD479B">
        <w:t>, cost and potential variation in test performance</w:t>
      </w:r>
      <w:r w:rsidR="003E479B">
        <w:t xml:space="preserve">. </w:t>
      </w:r>
      <w:r w:rsidR="00211730">
        <w:t>Factors such as access to confirmatory testing</w:t>
      </w:r>
      <w:r w:rsidR="0083558D">
        <w:t>,</w:t>
      </w:r>
      <w:r w:rsidR="00211730">
        <w:t xml:space="preserve"> and whether this requires transporting </w:t>
      </w:r>
      <w:r w:rsidR="00211730">
        <w:lastRenderedPageBreak/>
        <w:t>patients or specimens</w:t>
      </w:r>
      <w:r w:rsidR="0083558D">
        <w:t>,</w:t>
      </w:r>
      <w:r w:rsidR="00211730">
        <w:t xml:space="preserve"> will </w:t>
      </w:r>
      <w:r w:rsidR="0053055E">
        <w:t xml:space="preserve">also </w:t>
      </w:r>
      <w:r w:rsidR="00211730">
        <w:t xml:space="preserve">affect the likelihood of successful implementation and impact of a triage test at a given level of the healthcare system. For subsequent impact or cost-effectiveness evaluations, </w:t>
      </w:r>
      <w:r w:rsidR="0013362D">
        <w:t>complete algorithms should be compared (e.g. with triage test versus without triage test)</w:t>
      </w:r>
      <w:r w:rsidR="00823A6F">
        <w:fldChar w:fldCharType="begin">
          <w:fldData xml:space="preserve">PEVuZE5vdGU+PENpdGU+PEF1dGhvcj5Zb29uPC9BdXRob3I+PFllYXI+MjAxODwvWWVhcj48UmVj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kYXRlcz48eWVhcj4yMDE4PC95ZWFy
PjxwdWItZGF0ZXM+PGRhdGU+U2VwIDc8L2RhdGU+PC9wdWItZGF0ZXM+PC9kYXRlcz48aXNibj4x
NTM1LTQ5NzAgKEVsZWN0cm9uaWMpJiN4RDsxMDczLTQ0OVggKExpbmtpbmcpPC9pc2JuPjxhY2Nl
c3Npb24tbnVtPjMwMTkyNjQ5PC9hY2Nlc3Npb24tbnVtPjx1cmxzPjxyZWxhdGVkLXVybHM+PHVy
bD5odHRwOi8vd3d3Lm5jYmkubmxtLm5paC5nb3YvcHVibWVkLzMwMTkyNjQ5PC91cmw+PC9yZWxh
dGVkLXVybHM+PC91cmxzPjxlbGVjdHJvbmljLXJlc291cmNlLW51bT4xMC4xMTY0L3JjY20uMjAx
ODAzLTA0OTBPQzwvZWxlY3Ryb25pYy1yZXNvdXJjZS1udW0+PC9yZWNvcmQ+PC9DaXRlPjwvRW5k
Tm90ZT5=
</w:fldData>
        </w:fldChar>
      </w:r>
      <w:r w:rsidR="00CE0AB1">
        <w:instrText xml:space="preserve"> ADDIN EN.CITE </w:instrText>
      </w:r>
      <w:r w:rsidR="00CE0AB1">
        <w:fldChar w:fldCharType="begin">
          <w:fldData xml:space="preserve">PEVuZE5vdGU+PENpdGU+PEF1dGhvcj5Zb29uPC9BdXRob3I+PFllYXI+MjAxODwvWWVhcj48UmVj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kYXRlcz48eWVhcj4yMDE4PC95ZWFy
PjxwdWItZGF0ZXM+PGRhdGU+U2VwIDc8L2RhdGU+PC9wdWItZGF0ZXM+PC9kYXRlcz48aXNibj4x
NTM1LTQ5NzAgKEVsZWN0cm9uaWMpJiN4RDsxMDczLTQ0OVggKExpbmtpbmcpPC9pc2JuPjxhY2Nl
c3Npb24tbnVtPjMwMTkyNjQ5PC9hY2Nlc3Npb24tbnVtPjx1cmxzPjxyZWxhdGVkLXVybHM+PHVy
bD5odHRwOi8vd3d3Lm5jYmkubmxtLm5paC5nb3YvcHVibWVkLzMwMTkyNjQ5PC91cmw+PC9yZWxh
dGVkLXVybHM+PC91cmxzPjxlbGVjdHJvbmljLXJlc291cmNlLW51bT4xMC4xMTY0L3JjY20uMjAx
ODAzLTA0OTBPQzwvZWxlY3Ryb25pYy1yZXNvdXJjZS1udW0+PC9yZWNvcmQ+PC9DaXRlPjwvRW5k
Tm90ZT5=
</w:fldData>
        </w:fldChar>
      </w:r>
      <w:r w:rsidR="00CE0AB1">
        <w:instrText xml:space="preserve"> ADDIN EN.CITE.DATA </w:instrText>
      </w:r>
      <w:r w:rsidR="00CE0AB1">
        <w:fldChar w:fldCharType="end"/>
      </w:r>
      <w:r w:rsidR="00823A6F">
        <w:fldChar w:fldCharType="separate"/>
      </w:r>
      <w:r w:rsidR="00CE0AB1">
        <w:rPr>
          <w:noProof/>
        </w:rPr>
        <w:t>[</w:t>
      </w:r>
      <w:hyperlink w:anchor="_ENREF_48" w:tooltip="Yoon, 2018 #49" w:history="1">
        <w:r w:rsidR="000D3BA5">
          <w:rPr>
            <w:noProof/>
          </w:rPr>
          <w:t>48</w:t>
        </w:r>
      </w:hyperlink>
      <w:r w:rsidR="00CE0AB1">
        <w:rPr>
          <w:noProof/>
        </w:rPr>
        <w:t>]</w:t>
      </w:r>
      <w:r w:rsidR="00823A6F">
        <w:fldChar w:fldCharType="end"/>
      </w:r>
      <w:r w:rsidR="00211730">
        <w:t>.</w:t>
      </w:r>
      <w:r w:rsidR="008B53DD">
        <w:t xml:space="preserve"> </w:t>
      </w:r>
      <w:r w:rsidR="007A75F2">
        <w:t xml:space="preserve">Studies looking beyond accuracy and directly evaluating </w:t>
      </w:r>
      <w:r w:rsidR="0064368D">
        <w:t xml:space="preserve">the </w:t>
      </w:r>
      <w:r w:rsidR="00CE42AE">
        <w:t>effects</w:t>
      </w:r>
      <w:r w:rsidR="007A75F2">
        <w:t xml:space="preserve"> of implementing a triage test are important to assess whether expectations about the impact of triage tests</w:t>
      </w:r>
      <w:r w:rsidR="00823A6F">
        <w:fldChar w:fldCharType="begin"/>
      </w:r>
      <w:r w:rsidR="000D3BA5">
        <w:instrText xml:space="preserve"> ADDIN EN.CITE &lt;EndNote&gt;&lt;Cite&gt;&lt;Author&gt;Van&amp;apos;t Hoog&lt;/Author&gt;&lt;Year&gt;2014&lt;/Year&gt;&lt;RecNum&gt;19&lt;/RecNum&gt;&lt;DisplayText&gt;[22]&lt;/DisplayText&gt;&lt;record&gt;&lt;rec-number&gt;19&lt;/rec-number&gt;&lt;foreign-keys&gt;&lt;key app="EN" db-id="ea0tx9x2idw59gep0t9xet9kfppsdrpsf59z" timestamp="1528718842"&gt;19&lt;/key&gt;&lt;/foreign-keys&gt;&lt;ref-type name="Journal Article"&gt;17&lt;/ref-type&gt;&lt;contributors&gt;&lt;authors&gt;&lt;author&gt;Van&amp;apos;t Hoog, A. H.&lt;/author&gt;&lt;author&gt;Onozaki, I.&lt;/author&gt;&lt;author&gt;Lonnroth, K.&lt;/author&gt;&lt;/authors&gt;&lt;/contributors&gt;&lt;auth-address&gt;Academic Medical Centre, Department of Global Health, University of Amsterdam, Amsterdam, The Netherlands. a.h.vanthoog@aighd.org.&lt;/auth-address&gt;&lt;titles&gt;&lt;title&gt;Choosing algorithms for TB screening: a modelling study to compare yield, predictive value and diagnostic burde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532&lt;/pages&gt;&lt;volume&gt;14&lt;/volume&gt;&lt;dates&gt;&lt;year&gt;2014&lt;/year&gt;&lt;/dates&gt;&lt;isbn&gt;1471-2334 (Electronic)&amp;#xD;1471-2334 (Linking)&lt;/isbn&gt;&lt;accession-num&gt;25326816&lt;/accession-num&gt;&lt;urls&gt;&lt;related-urls&gt;&lt;url&gt;http://www.ncbi.nlm.nih.gov/pubmed/25326816&lt;/url&gt;&lt;/related-urls&gt;&lt;/urls&gt;&lt;custom2&gt;4287425&lt;/custom2&gt;&lt;electronic-resource-num&gt;10.1186/1471-2334-14-532&lt;/electronic-resource-num&gt;&lt;/record&gt;&lt;/Cite&gt;&lt;/EndNote&gt;</w:instrText>
      </w:r>
      <w:r w:rsidR="00823A6F">
        <w:fldChar w:fldCharType="separate"/>
      </w:r>
      <w:r w:rsidR="000D3BA5">
        <w:rPr>
          <w:noProof/>
        </w:rPr>
        <w:t>[</w:t>
      </w:r>
      <w:hyperlink w:anchor="_ENREF_22" w:tooltip="Van't Hoog, 2014 #19" w:history="1">
        <w:r w:rsidR="000D3BA5">
          <w:rPr>
            <w:noProof/>
          </w:rPr>
          <w:t>22</w:t>
        </w:r>
      </w:hyperlink>
      <w:r w:rsidR="000D3BA5">
        <w:rPr>
          <w:noProof/>
        </w:rPr>
        <w:t>]</w:t>
      </w:r>
      <w:r w:rsidR="00823A6F">
        <w:fldChar w:fldCharType="end"/>
      </w:r>
      <w:r w:rsidR="008B6392">
        <w:t xml:space="preserve"> </w:t>
      </w:r>
      <w:r w:rsidR="007A75F2">
        <w:t>hold in practice</w:t>
      </w:r>
      <w:r w:rsidR="00CE42AE">
        <w:t xml:space="preserve">. </w:t>
      </w:r>
      <w:r w:rsidR="003E479B">
        <w:t>Implementation</w:t>
      </w:r>
      <w:r w:rsidR="004329EA">
        <w:t xml:space="preserve"> studies </w:t>
      </w:r>
      <w:r w:rsidR="003E479B">
        <w:t>should</w:t>
      </w:r>
      <w:r w:rsidR="004329EA">
        <w:t xml:space="preserve"> evaluate process indicators that may be </w:t>
      </w:r>
      <w:r w:rsidR="007A75F2">
        <w:t xml:space="preserve">affected </w:t>
      </w:r>
      <w:r w:rsidR="004329EA">
        <w:t>by the use of triage testing such as the number of patients</w:t>
      </w:r>
      <w:r w:rsidR="002B6C99">
        <w:t xml:space="preserve"> presenting with symptoms who undergo triage testing, the number</w:t>
      </w:r>
      <w:r w:rsidR="004329EA">
        <w:t xml:space="preserve"> who </w:t>
      </w:r>
      <w:r w:rsidR="007A75F2">
        <w:t>receive</w:t>
      </w:r>
      <w:r w:rsidR="004329EA">
        <w:t xml:space="preserve"> confirmatory testing</w:t>
      </w:r>
      <w:r w:rsidR="00C467B1">
        <w:t>, the number testing positive for TB</w:t>
      </w:r>
      <w:r w:rsidR="004329EA">
        <w:t xml:space="preserve"> and the time to TB diagnosis</w:t>
      </w:r>
      <w:r w:rsidR="00D840DD">
        <w:t>.</w:t>
      </w:r>
      <w:r w:rsidR="008B6392">
        <w:t xml:space="preserve"> It must be remembered that improving patient-centered outcomes, such as time to effective treatment initiation, treatment completion</w:t>
      </w:r>
      <w:r w:rsidR="00E66BFA">
        <w:t xml:space="preserve">, </w:t>
      </w:r>
      <w:r w:rsidR="008B6392">
        <w:t>cure</w:t>
      </w:r>
      <w:r w:rsidR="00E66BFA">
        <w:t xml:space="preserve"> and mortality (and subsequently population metrics like annual risk of infection)</w:t>
      </w:r>
      <w:r w:rsidR="008B6392">
        <w:t>, relies on improved linkage to and retention in care.</w:t>
      </w:r>
      <w:r w:rsidR="004329EA">
        <w:t xml:space="preserve"> </w:t>
      </w:r>
      <w:r w:rsidR="00A066C7">
        <w:t>Importantly, a</w:t>
      </w:r>
      <w:r w:rsidR="004329EA">
        <w:t xml:space="preserve"> non-sputum based </w:t>
      </w:r>
      <w:r w:rsidR="00E66BFA">
        <w:t xml:space="preserve">triage </w:t>
      </w:r>
      <w:r w:rsidR="004329EA">
        <w:t>test</w:t>
      </w:r>
      <w:r w:rsidR="00E66BFA">
        <w:t xml:space="preserve"> such as CRP</w:t>
      </w:r>
      <w:r w:rsidR="004329EA">
        <w:t xml:space="preserve"> could also expand the diagnostic net to patients who are currently unable to produce sputum, including some PLHIV as well as other groups such as children and those with extrapulmonary TB</w:t>
      </w:r>
      <w:r w:rsidR="00FF62C7">
        <w:t>,</w:t>
      </w:r>
      <w:r w:rsidR="00E66BFA">
        <w:t xml:space="preserve"> but overall diagnostic yield</w:t>
      </w:r>
      <w:r w:rsidR="00FF62C7">
        <w:t xml:space="preserve"> </w:t>
      </w:r>
      <w:r w:rsidR="00E66BFA">
        <w:t xml:space="preserve">is limited by </w:t>
      </w:r>
      <w:r w:rsidR="00FF62C7">
        <w:t>the performance of existing non-sputum based confirmatory tests</w:t>
      </w:r>
      <w:r w:rsidR="004329EA">
        <w:t>.</w:t>
      </w:r>
      <w:r w:rsidR="001D4093">
        <w:t xml:space="preserve"> </w:t>
      </w:r>
      <w:r w:rsidR="00E66BFA">
        <w:t xml:space="preserve">Ideally a triage test would not serve as a confirmatory test in patients unable to produce sputum, but the lack of reliable and validated biomarker-based non-sputum diagnostic tests remains yet another gap in the TB diagnostic landscape (see Drain et al, Paper 3). </w:t>
      </w:r>
      <w:r w:rsidR="006B2E1F">
        <w:t>Avoidance of sputum based sampling in the L0 and L1 healthcare settings may also help to reduce the risk of transmis</w:t>
      </w:r>
      <w:r w:rsidR="0049768E">
        <w:t>s</w:t>
      </w:r>
      <w:r w:rsidR="006B2E1F">
        <w:t xml:space="preserve">ion to healthcare workers. </w:t>
      </w:r>
      <w:r w:rsidR="00295384">
        <w:t>Some triage tests</w:t>
      </w:r>
      <w:r w:rsidR="00783F6B">
        <w:t xml:space="preserve"> may point t</w:t>
      </w:r>
      <w:r w:rsidR="00295384">
        <w:t>o diagnoses other than TB,</w:t>
      </w:r>
      <w:r w:rsidR="00406CC7">
        <w:t xml:space="preserve"> for example, </w:t>
      </w:r>
      <w:r w:rsidR="00FB2558">
        <w:t xml:space="preserve">CXR </w:t>
      </w:r>
      <w:r w:rsidR="00467D97">
        <w:t xml:space="preserve">based tests </w:t>
      </w:r>
      <w:r w:rsidR="00295384">
        <w:t>may reveal other pulmonary diseases</w:t>
      </w:r>
      <w:r w:rsidR="00783F6B">
        <w:t xml:space="preserve"> or </w:t>
      </w:r>
      <w:r w:rsidR="00295384">
        <w:t xml:space="preserve">a </w:t>
      </w:r>
      <w:r w:rsidR="00783F6B">
        <w:t xml:space="preserve">multiplexed assay </w:t>
      </w:r>
      <w:r w:rsidR="00295384">
        <w:t xml:space="preserve">could reveal other diagnoses such as HIV or malaria; </w:t>
      </w:r>
      <w:r w:rsidR="00783F6B">
        <w:t xml:space="preserve">thus triage testing could potentially improve </w:t>
      </w:r>
      <w:r w:rsidR="001860BC">
        <w:t xml:space="preserve">diagnosis and </w:t>
      </w:r>
      <w:r w:rsidR="00783F6B">
        <w:t xml:space="preserve">patient care </w:t>
      </w:r>
      <w:r w:rsidR="00783F6B">
        <w:lastRenderedPageBreak/>
        <w:t>more broadly</w:t>
      </w:r>
      <w:r w:rsidR="00295384">
        <w:t>.</w:t>
      </w:r>
      <w:r w:rsidR="00F2584F">
        <w:t xml:space="preserve"> Triage testing also has the potential to reduce costs, both due to the reduced number of confirmatory tests needed as well as the number of triage test-negative patients who would not require potential travel to site</w:t>
      </w:r>
      <w:r w:rsidR="00C467B1">
        <w:t>s</w:t>
      </w:r>
      <w:r w:rsidR="00F2584F">
        <w:t xml:space="preserve"> where co</w:t>
      </w:r>
      <w:r w:rsidR="002B6C99">
        <w:t>n</w:t>
      </w:r>
      <w:r w:rsidR="00E46D0B">
        <w:t>firmatory testing is available</w:t>
      </w:r>
      <w:r w:rsidR="00013645">
        <w:t>.</w:t>
      </w:r>
      <w:r w:rsidR="005217E7">
        <w:t xml:space="preserve"> Implementation studies should evaluate some of these other potential benefits to the use of triage tests in different contexts.</w:t>
      </w:r>
    </w:p>
    <w:p w:rsidR="00363B41" w:rsidRDefault="00363B41" w:rsidP="00BE7B02">
      <w:pPr>
        <w:spacing w:line="480" w:lineRule="auto"/>
        <w:jc w:val="both"/>
      </w:pPr>
    </w:p>
    <w:p w:rsidR="006334A0" w:rsidRPr="002C4E0B" w:rsidRDefault="006A7D40" w:rsidP="00BE7B02">
      <w:pPr>
        <w:spacing w:line="480" w:lineRule="auto"/>
        <w:jc w:val="both"/>
        <w:rPr>
          <w:b/>
        </w:rPr>
      </w:pPr>
      <w:r>
        <w:rPr>
          <w:b/>
        </w:rPr>
        <w:t>Conclusion</w:t>
      </w:r>
      <w:r w:rsidR="00352925">
        <w:rPr>
          <w:b/>
        </w:rPr>
        <w:t>s</w:t>
      </w:r>
    </w:p>
    <w:p w:rsidR="00B479B0" w:rsidRDefault="00CE42AE" w:rsidP="00BE7B02">
      <w:pPr>
        <w:spacing w:line="480" w:lineRule="auto"/>
        <w:jc w:val="both"/>
      </w:pPr>
      <w:r>
        <w:t>A</w:t>
      </w:r>
      <w:r w:rsidR="006A7D40">
        <w:t xml:space="preserve"> TB triage test </w:t>
      </w:r>
      <w:r w:rsidR="009E6421">
        <w:t>has the potential</w:t>
      </w:r>
      <w:r w:rsidR="006A7D40">
        <w:t xml:space="preserve"> to expand</w:t>
      </w:r>
      <w:r w:rsidR="00A066C7">
        <w:t xml:space="preserve"> and improve</w:t>
      </w:r>
      <w:r w:rsidR="006A7D40">
        <w:t xml:space="preserve"> TB diagnostic testing</w:t>
      </w:r>
      <w:r w:rsidR="00DF0FC2">
        <w:t xml:space="preserve"> and identify </w:t>
      </w:r>
      <w:r w:rsidR="004C0846">
        <w:t xml:space="preserve">at least a subset </w:t>
      </w:r>
      <w:r w:rsidR="00DF0FC2">
        <w:t xml:space="preserve">of the </w:t>
      </w:r>
      <w:r w:rsidR="007C6DB9">
        <w:t xml:space="preserve">estimated </w:t>
      </w:r>
      <w:r w:rsidR="0097573C">
        <w:t xml:space="preserve">3.6 </w:t>
      </w:r>
      <w:r w:rsidR="00DF0FC2">
        <w:t xml:space="preserve">million </w:t>
      </w:r>
      <w:r w:rsidR="007C6DB9">
        <w:t xml:space="preserve">so called “missing </w:t>
      </w:r>
      <w:r w:rsidR="00DF0FC2">
        <w:t>patients</w:t>
      </w:r>
      <w:r w:rsidR="007C6DB9">
        <w:t>”</w:t>
      </w:r>
      <w:r w:rsidR="00DF0FC2">
        <w:t xml:space="preserve"> with TB who are currently </w:t>
      </w:r>
      <w:r w:rsidR="007C6DB9">
        <w:t xml:space="preserve">not </w:t>
      </w:r>
      <w:r w:rsidR="00C467B1">
        <w:t xml:space="preserve">detected or </w:t>
      </w:r>
      <w:r w:rsidR="007C6DB9">
        <w:t>notified</w:t>
      </w:r>
      <w:r w:rsidR="009E6421">
        <w:t>.</w:t>
      </w:r>
      <w:r w:rsidR="006A7D40">
        <w:t xml:space="preserve"> </w:t>
      </w:r>
      <w:r w:rsidR="005D51B9">
        <w:t>In</w:t>
      </w:r>
      <w:r w:rsidR="00761C1C">
        <w:t xml:space="preserve"> this paper we provide guidance on the design for TB triage test evaluation studies</w:t>
      </w:r>
      <w:r w:rsidR="00E86410">
        <w:t xml:space="preserve"> (see summary of recommendations in Table 1)</w:t>
      </w:r>
      <w:r w:rsidR="00761C1C">
        <w:t xml:space="preserve">. </w:t>
      </w:r>
      <w:r w:rsidR="0091476D">
        <w:t>While d</w:t>
      </w:r>
      <w:r w:rsidR="009052B0" w:rsidRPr="002C4E0B">
        <w:t xml:space="preserve">evelopers should </w:t>
      </w:r>
      <w:r>
        <w:t>aim for</w:t>
      </w:r>
      <w:r w:rsidR="009052B0" w:rsidRPr="002C4E0B">
        <w:t xml:space="preserve"> products </w:t>
      </w:r>
      <w:r>
        <w:t>to be</w:t>
      </w:r>
      <w:r w:rsidRPr="002C4E0B">
        <w:t xml:space="preserve"> </w:t>
      </w:r>
      <w:r w:rsidR="009052B0" w:rsidRPr="002C4E0B">
        <w:t>developed in</w:t>
      </w:r>
      <w:r w:rsidR="009052B0">
        <w:t xml:space="preserve"> </w:t>
      </w:r>
      <w:r w:rsidR="009052B0" w:rsidRPr="002C4E0B">
        <w:t>line with</w:t>
      </w:r>
      <w:r w:rsidR="009052B0">
        <w:t xml:space="preserve"> the established TPPs</w:t>
      </w:r>
      <w:r w:rsidR="00761C1C">
        <w:t xml:space="preserve"> (at minimum, 90% sensitivity and 70% specificity)</w:t>
      </w:r>
      <w:r w:rsidR="00A96A5C">
        <w:t>, test evaluators should ens</w:t>
      </w:r>
      <w:r w:rsidR="0091476D">
        <w:t xml:space="preserve">ure </w:t>
      </w:r>
      <w:r w:rsidR="009052B0" w:rsidRPr="002C4E0B">
        <w:t>that their studies are designed to best answer key</w:t>
      </w:r>
      <w:r w:rsidR="009052B0">
        <w:t xml:space="preserve"> </w:t>
      </w:r>
      <w:r w:rsidR="009052B0" w:rsidRPr="002C4E0B">
        <w:t xml:space="preserve">questions regarding accuracy and performance in </w:t>
      </w:r>
      <w:r w:rsidR="00761C1C">
        <w:t xml:space="preserve">populations and </w:t>
      </w:r>
      <w:r w:rsidR="009052B0" w:rsidRPr="002C4E0B">
        <w:t>settings of intended use</w:t>
      </w:r>
      <w:r w:rsidR="00925189">
        <w:t>, in order to provide high</w:t>
      </w:r>
      <w:r w:rsidR="00F34D65">
        <w:t>-</w:t>
      </w:r>
      <w:r w:rsidR="00925189">
        <w:t>quality evidence to develop WHO policy recommendations</w:t>
      </w:r>
      <w:r w:rsidR="009052B0">
        <w:t xml:space="preserve">. </w:t>
      </w:r>
      <w:r w:rsidR="00DF0FC2">
        <w:t xml:space="preserve">Although diagnostic test accuracy </w:t>
      </w:r>
      <w:r w:rsidR="00351973">
        <w:t>is a critical</w:t>
      </w:r>
      <w:r w:rsidR="00DF0FC2">
        <w:t xml:space="preserve"> step in triage test evaluation, </w:t>
      </w:r>
      <w:r w:rsidR="009052B0">
        <w:t>evaluat</w:t>
      </w:r>
      <w:r w:rsidR="00351973">
        <w:t>ing</w:t>
      </w:r>
      <w:r w:rsidR="009052B0">
        <w:t xml:space="preserve"> other aspects of test implementation beyond accuracy is </w:t>
      </w:r>
      <w:r w:rsidR="00351973">
        <w:t xml:space="preserve">also </w:t>
      </w:r>
      <w:r w:rsidR="009052B0">
        <w:t xml:space="preserve">essential. </w:t>
      </w:r>
      <w:r w:rsidR="006E121A">
        <w:t>A TB</w:t>
      </w:r>
      <w:r w:rsidR="00761C1C">
        <w:t xml:space="preserve"> triage test </w:t>
      </w:r>
      <w:r w:rsidR="00B54230">
        <w:t xml:space="preserve">that cannot </w:t>
      </w:r>
      <w:r w:rsidR="00761C1C">
        <w:t xml:space="preserve">be easily implemented </w:t>
      </w:r>
      <w:r w:rsidR="00B75F81">
        <w:t>in</w:t>
      </w:r>
      <w:r w:rsidR="00761C1C">
        <w:t xml:space="preserve"> L0 and L1 </w:t>
      </w:r>
      <w:r w:rsidR="00B75F81">
        <w:t>settings</w:t>
      </w:r>
      <w:r w:rsidR="00B54230">
        <w:t xml:space="preserve"> may have limited impact on earlier stages of the patient diagnostic pathway</w:t>
      </w:r>
      <w:r w:rsidR="00761C1C">
        <w:t>.</w:t>
      </w:r>
      <w:r w:rsidR="00013645">
        <w:t xml:space="preserve"> </w:t>
      </w:r>
      <w:r w:rsidR="002875DD">
        <w:t>We acknowledge that designing a triage test algorithm i</w:t>
      </w:r>
      <w:r w:rsidR="002875DD" w:rsidRPr="002875DD">
        <w:t xml:space="preserve">nvolves an explicit assessment of the </w:t>
      </w:r>
      <w:r w:rsidR="002875DD">
        <w:t>prior probability of disease and</w:t>
      </w:r>
      <w:r w:rsidR="002875DD" w:rsidRPr="002875DD">
        <w:t xml:space="preserve"> rationalisation of resources</w:t>
      </w:r>
      <w:r w:rsidR="002875DD">
        <w:t xml:space="preserve">, with consequences for the patient and health system. </w:t>
      </w:r>
      <w:r w:rsidR="00B75F81">
        <w:t xml:space="preserve">However, an accurate triage test </w:t>
      </w:r>
      <w:r w:rsidR="00DF7F75">
        <w:t>used to determine which patients require confirmatory testing</w:t>
      </w:r>
      <w:r w:rsidR="00B75F81">
        <w:t xml:space="preserve">, primarily at the initial point of contact by patients into the healthcare system, </w:t>
      </w:r>
      <w:r w:rsidR="00DF7F75">
        <w:t>could be a critical tool to dec</w:t>
      </w:r>
      <w:r w:rsidR="002875DD">
        <w:t>rease the TB diagnostic gap.</w:t>
      </w:r>
    </w:p>
    <w:p w:rsidR="009952CA" w:rsidRDefault="009952CA" w:rsidP="00BE7B02">
      <w:pPr>
        <w:spacing w:line="480" w:lineRule="auto"/>
        <w:jc w:val="both"/>
        <w:sectPr w:rsidR="009952CA" w:rsidSect="009952CA">
          <w:pgSz w:w="11900" w:h="16840"/>
          <w:pgMar w:top="1440" w:right="1440" w:bottom="1440" w:left="1440" w:header="706" w:footer="706" w:gutter="0"/>
          <w:lnNumType w:countBy="1" w:restart="continuous"/>
          <w:cols w:space="708"/>
          <w:docGrid w:linePitch="360"/>
        </w:sectPr>
      </w:pPr>
    </w:p>
    <w:p w:rsidR="000D3BA5" w:rsidRPr="00D77FDE" w:rsidRDefault="006C7856" w:rsidP="000D3BA5">
      <w:pPr>
        <w:pStyle w:val="EndNoteBibliographyTitle"/>
        <w:rPr>
          <w:noProof/>
        </w:rPr>
      </w:pPr>
      <w:r w:rsidRPr="00D77FDE">
        <w:rPr>
          <w:lang w:val="en-GB"/>
        </w:rPr>
        <w:lastRenderedPageBreak/>
        <w:fldChar w:fldCharType="begin"/>
      </w:r>
      <w:r w:rsidRPr="00D77FDE">
        <w:rPr>
          <w:lang w:val="en-GB"/>
        </w:rPr>
        <w:instrText xml:space="preserve"> ADDIN EN.REFLIST </w:instrText>
      </w:r>
      <w:r w:rsidRPr="00D77FDE">
        <w:rPr>
          <w:lang w:val="en-GB"/>
        </w:rPr>
        <w:fldChar w:fldCharType="separate"/>
      </w:r>
      <w:r w:rsidR="000D3BA5" w:rsidRPr="00D77FDE">
        <w:rPr>
          <w:noProof/>
        </w:rPr>
        <w:t>References</w:t>
      </w:r>
    </w:p>
    <w:p w:rsidR="000D3BA5" w:rsidRPr="00D77FDE" w:rsidRDefault="000D3BA5" w:rsidP="000D3BA5">
      <w:pPr>
        <w:pStyle w:val="EndNoteBibliographyTitle"/>
        <w:rPr>
          <w:noProof/>
        </w:rPr>
      </w:pPr>
    </w:p>
    <w:p w:rsidR="000D3BA5" w:rsidRPr="00D77FDE" w:rsidRDefault="000D3BA5" w:rsidP="000D3BA5">
      <w:pPr>
        <w:pStyle w:val="EndNoteBibliography"/>
        <w:spacing w:after="0"/>
        <w:rPr>
          <w:noProof/>
        </w:rPr>
      </w:pPr>
      <w:bookmarkStart w:id="1" w:name="_ENREF_1"/>
      <w:r w:rsidRPr="00D77FDE">
        <w:rPr>
          <w:noProof/>
        </w:rPr>
        <w:t>1. World Health Organization. Global Tuberculosis Control. WHO report 2018. Geneva.</w:t>
      </w:r>
      <w:bookmarkEnd w:id="1"/>
    </w:p>
    <w:p w:rsidR="000D3BA5" w:rsidRPr="00D77FDE" w:rsidRDefault="000D3BA5" w:rsidP="000D3BA5">
      <w:pPr>
        <w:pStyle w:val="EndNoteBibliography"/>
        <w:spacing w:after="0"/>
        <w:rPr>
          <w:noProof/>
        </w:rPr>
      </w:pPr>
      <w:bookmarkStart w:id="2" w:name="_ENREF_2"/>
      <w:r w:rsidRPr="00D77FDE">
        <w:rPr>
          <w:noProof/>
        </w:rPr>
        <w:t>2. Cheng S, Chen W, Yang Y, et al. Effect of Diagnostic and Treatment Delay on the Risk of Tuberculosis Transmission in Shenzhen, China: An Observational Cohort Study, 1993-2010. P</w:t>
      </w:r>
      <w:r w:rsidR="00105742">
        <w:rPr>
          <w:noProof/>
        </w:rPr>
        <w:t>L</w:t>
      </w:r>
      <w:r w:rsidRPr="00D77FDE">
        <w:rPr>
          <w:noProof/>
        </w:rPr>
        <w:t xml:space="preserve">oS </w:t>
      </w:r>
      <w:r w:rsidR="00D77FDE" w:rsidRPr="00D77FDE">
        <w:rPr>
          <w:noProof/>
        </w:rPr>
        <w:t>O</w:t>
      </w:r>
      <w:r w:rsidRPr="00D77FDE">
        <w:rPr>
          <w:noProof/>
        </w:rPr>
        <w:t>ne 2013; 8:e67516.</w:t>
      </w:r>
      <w:bookmarkEnd w:id="2"/>
    </w:p>
    <w:p w:rsidR="000D3BA5" w:rsidRPr="00D77FDE" w:rsidRDefault="000D3BA5" w:rsidP="000D3BA5">
      <w:pPr>
        <w:pStyle w:val="EndNoteBibliography"/>
        <w:spacing w:after="0"/>
        <w:rPr>
          <w:noProof/>
        </w:rPr>
      </w:pPr>
      <w:bookmarkStart w:id="3" w:name="_ENREF_3"/>
      <w:r w:rsidRPr="00D77FDE">
        <w:rPr>
          <w:noProof/>
        </w:rPr>
        <w:t xml:space="preserve">3. Cohen T, Murray M, Wallengren K, Alvarez GG, Samuel EY, Wilson D. The prevalence and drug sensitivity of tuberculosis among patients dying in hospital in KwaZulu-Natal, South Africa: a postmortem study. PLoS </w:t>
      </w:r>
      <w:r w:rsidR="00D77FDE" w:rsidRPr="00D77FDE">
        <w:rPr>
          <w:noProof/>
        </w:rPr>
        <w:t>Med</w:t>
      </w:r>
      <w:r w:rsidRPr="00D77FDE">
        <w:rPr>
          <w:noProof/>
        </w:rPr>
        <w:t xml:space="preserve"> 2010; 7:e1000296.</w:t>
      </w:r>
      <w:bookmarkEnd w:id="3"/>
    </w:p>
    <w:p w:rsidR="000D3BA5" w:rsidRPr="00D77FDE" w:rsidRDefault="000D3BA5" w:rsidP="000D3BA5">
      <w:pPr>
        <w:pStyle w:val="EndNoteBibliography"/>
        <w:spacing w:after="0"/>
        <w:rPr>
          <w:noProof/>
        </w:rPr>
      </w:pPr>
      <w:bookmarkStart w:id="4" w:name="_ENREF_4"/>
      <w:r w:rsidRPr="00D77FDE">
        <w:rPr>
          <w:noProof/>
        </w:rPr>
        <w:t>4. Bates M, Mudenda V, Shibemba A, et al. Burden of tuberculosis at post mortem in inpatients at a tertiary referral centre in sub-Saharan Africa: a prospective descriptive autopsy study. Lancet Infect</w:t>
      </w:r>
      <w:r w:rsidR="00D77FDE" w:rsidRPr="00D77FDE">
        <w:rPr>
          <w:noProof/>
        </w:rPr>
        <w:t xml:space="preserve"> Dis</w:t>
      </w:r>
      <w:r w:rsidRPr="00D77FDE">
        <w:rPr>
          <w:noProof/>
        </w:rPr>
        <w:t xml:space="preserve"> 2015; 15:544-51.</w:t>
      </w:r>
      <w:bookmarkEnd w:id="4"/>
    </w:p>
    <w:p w:rsidR="000D3BA5" w:rsidRPr="00D77FDE" w:rsidRDefault="000D3BA5" w:rsidP="000D3BA5">
      <w:pPr>
        <w:pStyle w:val="EndNoteBibliography"/>
        <w:spacing w:after="0"/>
        <w:rPr>
          <w:noProof/>
        </w:rPr>
      </w:pPr>
      <w:bookmarkStart w:id="5" w:name="_ENREF_5"/>
      <w:r w:rsidRPr="00D77FDE">
        <w:rPr>
          <w:noProof/>
        </w:rPr>
        <w:t xml:space="preserve">5. Sreeramareddy CT, Panduru KV, Menten J, Van den Ende J. Time delays in diagnosis of pulmonary tuberculosis: a systematic review of literature. BMC </w:t>
      </w:r>
      <w:r w:rsidR="00D77FDE" w:rsidRPr="00D77FDE">
        <w:rPr>
          <w:noProof/>
        </w:rPr>
        <w:t>Infect Dis</w:t>
      </w:r>
      <w:r w:rsidRPr="00D77FDE">
        <w:rPr>
          <w:noProof/>
        </w:rPr>
        <w:t xml:space="preserve"> 2009; 9:91.</w:t>
      </w:r>
      <w:bookmarkEnd w:id="5"/>
    </w:p>
    <w:p w:rsidR="000D3BA5" w:rsidRPr="00D77FDE" w:rsidRDefault="000D3BA5" w:rsidP="000D3BA5">
      <w:pPr>
        <w:pStyle w:val="EndNoteBibliography"/>
        <w:spacing w:after="0"/>
        <w:rPr>
          <w:noProof/>
        </w:rPr>
      </w:pPr>
      <w:bookmarkStart w:id="6" w:name="_ENREF_6"/>
      <w:r w:rsidRPr="00D77FDE">
        <w:rPr>
          <w:noProof/>
        </w:rPr>
        <w:t xml:space="preserve">6. Getnet F, Demissie M, Assefa N, Mengistie B, Worku A. Delay in diagnosis of pulmonary tuberculosis in low-and middle-income settings: systematic review and meta-analysis. BMC </w:t>
      </w:r>
      <w:r w:rsidR="00D77FDE" w:rsidRPr="00D77FDE">
        <w:rPr>
          <w:noProof/>
        </w:rPr>
        <w:t>Pulm Med</w:t>
      </w:r>
      <w:r w:rsidRPr="00D77FDE">
        <w:rPr>
          <w:noProof/>
        </w:rPr>
        <w:t xml:space="preserve"> 2017; 17:202.</w:t>
      </w:r>
      <w:bookmarkEnd w:id="6"/>
    </w:p>
    <w:p w:rsidR="000D3BA5" w:rsidRPr="00D77FDE" w:rsidRDefault="000D3BA5" w:rsidP="000D3BA5">
      <w:pPr>
        <w:pStyle w:val="EndNoteBibliography"/>
        <w:spacing w:after="0"/>
        <w:rPr>
          <w:noProof/>
        </w:rPr>
      </w:pPr>
      <w:bookmarkStart w:id="7" w:name="_ENREF_7"/>
      <w:r w:rsidRPr="00D77FDE">
        <w:rPr>
          <w:noProof/>
        </w:rPr>
        <w:t xml:space="preserve">7. Huddart S, MacLean E, Pai M. Location, location, location: tuberculosis services in highest burden countries. Lancet Glob </w:t>
      </w:r>
      <w:r w:rsidR="00D77FDE" w:rsidRPr="00D77FDE">
        <w:rPr>
          <w:noProof/>
        </w:rPr>
        <w:t>Health</w:t>
      </w:r>
      <w:r w:rsidRPr="00D77FDE">
        <w:rPr>
          <w:noProof/>
        </w:rPr>
        <w:t xml:space="preserve"> 2016; 4:e907-e8.</w:t>
      </w:r>
      <w:bookmarkEnd w:id="7"/>
    </w:p>
    <w:p w:rsidR="000D3BA5" w:rsidRPr="00D77FDE" w:rsidRDefault="000D3BA5" w:rsidP="000D3BA5">
      <w:pPr>
        <w:pStyle w:val="EndNoteBibliography"/>
        <w:spacing w:after="0"/>
        <w:rPr>
          <w:noProof/>
        </w:rPr>
      </w:pPr>
      <w:bookmarkStart w:id="8" w:name="_ENREF_8"/>
      <w:r w:rsidRPr="00D77FDE">
        <w:rPr>
          <w:noProof/>
        </w:rPr>
        <w:t>8. World Health Organization. Policy statement: automated real-time nucleic acid amplification technology for rapid and simultaneous detection of tuberculosis and rifampicin resistance: Xpert MTB/RIF. Policy statement. Geneva, World Health Organization, 2011.</w:t>
      </w:r>
      <w:bookmarkEnd w:id="8"/>
    </w:p>
    <w:p w:rsidR="000D3BA5" w:rsidRPr="00D77FDE" w:rsidRDefault="000D3BA5" w:rsidP="000D3BA5">
      <w:pPr>
        <w:pStyle w:val="EndNoteBibliography"/>
        <w:spacing w:after="0"/>
        <w:rPr>
          <w:noProof/>
        </w:rPr>
      </w:pPr>
      <w:bookmarkStart w:id="9" w:name="_ENREF_9"/>
      <w:r w:rsidRPr="00D77FDE">
        <w:rPr>
          <w:noProof/>
        </w:rPr>
        <w:t xml:space="preserve">9. Boehme CC, Nabeta P, Hillemann D, et al. Rapid molecular detection of tuberculosis and rifampin resistance. </w:t>
      </w:r>
      <w:r w:rsidR="00D77FDE" w:rsidRPr="00D77FDE">
        <w:rPr>
          <w:noProof/>
        </w:rPr>
        <w:t>N Eng</w:t>
      </w:r>
      <w:r w:rsidRPr="00D77FDE">
        <w:rPr>
          <w:noProof/>
        </w:rPr>
        <w:t xml:space="preserve"> </w:t>
      </w:r>
      <w:r w:rsidR="00D77FDE" w:rsidRPr="00D77FDE">
        <w:rPr>
          <w:noProof/>
        </w:rPr>
        <w:t>J Med</w:t>
      </w:r>
      <w:r w:rsidRPr="00D77FDE">
        <w:rPr>
          <w:noProof/>
        </w:rPr>
        <w:t xml:space="preserve"> 2010; 363:1005-15.</w:t>
      </w:r>
      <w:bookmarkEnd w:id="9"/>
    </w:p>
    <w:p w:rsidR="000D3BA5" w:rsidRPr="00D77FDE" w:rsidRDefault="000D3BA5" w:rsidP="000D3BA5">
      <w:pPr>
        <w:pStyle w:val="EndNoteBibliography"/>
        <w:spacing w:after="0"/>
        <w:rPr>
          <w:noProof/>
        </w:rPr>
      </w:pPr>
      <w:bookmarkStart w:id="10" w:name="_ENREF_10"/>
      <w:r w:rsidRPr="00D77FDE">
        <w:rPr>
          <w:noProof/>
        </w:rPr>
        <w:t>10. World Health Organization. Automated real-time nucleic acid amplification technology for rapid and simultaneous detection of tuberculosis and rifampicin resistance: Xpert MTB/RIF assay for the diagnosis of pulmonary and extrapulmonary TB in adults and children. Policy update. Geneva, World Health Organization, 2016.</w:t>
      </w:r>
      <w:bookmarkEnd w:id="10"/>
    </w:p>
    <w:p w:rsidR="000D3BA5" w:rsidRPr="00D77FDE" w:rsidRDefault="000D3BA5" w:rsidP="000D3BA5">
      <w:pPr>
        <w:pStyle w:val="EndNoteBibliography"/>
        <w:spacing w:after="0"/>
        <w:rPr>
          <w:noProof/>
        </w:rPr>
      </w:pPr>
      <w:bookmarkStart w:id="11" w:name="_ENREF_11"/>
      <w:r w:rsidRPr="00D77FDE">
        <w:rPr>
          <w:noProof/>
        </w:rPr>
        <w:t>11. World Health Organization. Non-inferiority analysis of Xpert MTB/RIF Ultra compared to Xpert MTB/RIF. WHO Meeting Report of a Technical Expert Consultation. Geneva, World Health Organization, 2018.</w:t>
      </w:r>
      <w:bookmarkEnd w:id="11"/>
    </w:p>
    <w:p w:rsidR="000D3BA5" w:rsidRPr="00D77FDE" w:rsidRDefault="000D3BA5" w:rsidP="000D3BA5">
      <w:pPr>
        <w:pStyle w:val="EndNoteBibliography"/>
        <w:spacing w:after="0"/>
        <w:rPr>
          <w:noProof/>
        </w:rPr>
      </w:pPr>
      <w:bookmarkStart w:id="12" w:name="_ENREF_12"/>
      <w:r w:rsidRPr="00D77FDE">
        <w:rPr>
          <w:noProof/>
        </w:rPr>
        <w:t xml:space="preserve">12. Albert H, Nathavitharana RR, Isaacs C, Pai M, Denkinger CM, Boehme CC. Development, roll-out and impact of Xpert MTB/RIF for tuberculosis: what lessons have we learnt and how can we do better? </w:t>
      </w:r>
      <w:r w:rsidR="00D77FDE" w:rsidRPr="00D77FDE">
        <w:rPr>
          <w:noProof/>
        </w:rPr>
        <w:t>Eur Respir J</w:t>
      </w:r>
      <w:r w:rsidRPr="00D77FDE">
        <w:rPr>
          <w:noProof/>
        </w:rPr>
        <w:t xml:space="preserve"> 2016; 48:516-25.</w:t>
      </w:r>
      <w:bookmarkEnd w:id="12"/>
    </w:p>
    <w:p w:rsidR="000D3BA5" w:rsidRPr="00D77FDE" w:rsidRDefault="000D3BA5" w:rsidP="000D3BA5">
      <w:pPr>
        <w:pStyle w:val="EndNoteBibliography"/>
        <w:spacing w:after="0"/>
        <w:rPr>
          <w:noProof/>
        </w:rPr>
      </w:pPr>
      <w:bookmarkStart w:id="13" w:name="_ENREF_13"/>
      <w:r w:rsidRPr="00D77FDE">
        <w:rPr>
          <w:noProof/>
        </w:rPr>
        <w:t>13. Theron G, Zijenah L, Chanda D, et al. Feasibility, accuracy, and clinical effect of point-of-care Xpert MTB/RIF testing for tuberculosis in primary-care settings in Africa: a multicentre, randomised, controlled trial. Lancet 2014; 383:424-35.</w:t>
      </w:r>
      <w:bookmarkEnd w:id="13"/>
    </w:p>
    <w:p w:rsidR="000D3BA5" w:rsidRPr="00D77FDE" w:rsidRDefault="000D3BA5" w:rsidP="000D3BA5">
      <w:pPr>
        <w:pStyle w:val="EndNoteBibliography"/>
        <w:spacing w:after="0"/>
        <w:rPr>
          <w:noProof/>
        </w:rPr>
      </w:pPr>
      <w:bookmarkStart w:id="14" w:name="_ENREF_14"/>
      <w:r w:rsidRPr="00D77FDE">
        <w:rPr>
          <w:noProof/>
        </w:rPr>
        <w:t>14. Médecins Sans Frontières. Out of Step: TB policies in 29 countries, 3rd Ed. 2017.</w:t>
      </w:r>
      <w:bookmarkEnd w:id="14"/>
    </w:p>
    <w:p w:rsidR="000D3BA5" w:rsidRPr="00D77FDE" w:rsidRDefault="000D3BA5" w:rsidP="000D3BA5">
      <w:pPr>
        <w:pStyle w:val="EndNoteBibliography"/>
        <w:spacing w:after="0"/>
        <w:rPr>
          <w:noProof/>
        </w:rPr>
      </w:pPr>
      <w:bookmarkStart w:id="15" w:name="_ENREF_15"/>
      <w:r w:rsidRPr="00D77FDE">
        <w:rPr>
          <w:noProof/>
        </w:rPr>
        <w:t>15. Nathavitharana RR C, PGT, Schumacher SG, Steingart K, Pai M, Denkinger CM.  Accuracy of Line Probe Assays for the Diagnosis of Pulmonary TB and Detection of Resistance to Rifampicin and Isoniazid: A Systematic Review and Meta-Analysis. Eur Respir J 2017 Jan 18;49(1) pii: 1601075 PMID: 28100546 2016.</w:t>
      </w:r>
      <w:bookmarkEnd w:id="15"/>
    </w:p>
    <w:p w:rsidR="000D3BA5" w:rsidRPr="00D77FDE" w:rsidRDefault="000D3BA5" w:rsidP="000D3BA5">
      <w:pPr>
        <w:pStyle w:val="EndNoteBibliography"/>
        <w:spacing w:after="0"/>
        <w:rPr>
          <w:noProof/>
        </w:rPr>
      </w:pPr>
      <w:bookmarkStart w:id="16" w:name="_ENREF_16"/>
      <w:r w:rsidRPr="00D77FDE">
        <w:rPr>
          <w:noProof/>
        </w:rPr>
        <w:t xml:space="preserve">16. Shete PB, Farr K, Strnad L, Gray CM, Cattamanchi A. Diagnostic accuracy of TB-LAMP for pulmonary tuberculosis: a systematic review and meta-analysis. BMC </w:t>
      </w:r>
      <w:r w:rsidR="00D77FDE" w:rsidRPr="00D77FDE">
        <w:rPr>
          <w:noProof/>
        </w:rPr>
        <w:t>Infect Dis</w:t>
      </w:r>
      <w:r w:rsidRPr="00D77FDE">
        <w:rPr>
          <w:noProof/>
        </w:rPr>
        <w:t xml:space="preserve"> 2019; 19:268.</w:t>
      </w:r>
      <w:bookmarkEnd w:id="16"/>
    </w:p>
    <w:p w:rsidR="000D3BA5" w:rsidRPr="00D77FDE" w:rsidRDefault="000D3BA5" w:rsidP="000D3BA5">
      <w:pPr>
        <w:pStyle w:val="EndNoteBibliography"/>
        <w:spacing w:after="0"/>
        <w:rPr>
          <w:noProof/>
        </w:rPr>
      </w:pPr>
      <w:bookmarkStart w:id="17" w:name="_ENREF_17"/>
      <w:r w:rsidRPr="00D77FDE">
        <w:rPr>
          <w:noProof/>
        </w:rPr>
        <w:lastRenderedPageBreak/>
        <w:t xml:space="preserve">17. FIND Diagnostic Pipeline </w:t>
      </w:r>
      <w:hyperlink r:id="rId10" w:history="1">
        <w:r w:rsidRPr="00D77FDE">
          <w:rPr>
            <w:rStyle w:val="Hyperlink"/>
            <w:noProof/>
          </w:rPr>
          <w:t>https://www.finddx.org/dx-pipeline-status/</w:t>
        </w:r>
      </w:hyperlink>
      <w:r w:rsidRPr="00D77FDE">
        <w:rPr>
          <w:noProof/>
        </w:rPr>
        <w:t xml:space="preserve"> Accessed May 1</w:t>
      </w:r>
      <w:r w:rsidRPr="00D77FDE">
        <w:rPr>
          <w:noProof/>
          <w:vertAlign w:val="superscript"/>
        </w:rPr>
        <w:t>st</w:t>
      </w:r>
      <w:r w:rsidRPr="00D77FDE">
        <w:rPr>
          <w:noProof/>
        </w:rPr>
        <w:t xml:space="preserve"> 2019.</w:t>
      </w:r>
      <w:bookmarkEnd w:id="17"/>
    </w:p>
    <w:p w:rsidR="000D3BA5" w:rsidRPr="00D77FDE" w:rsidRDefault="000D3BA5" w:rsidP="000D3BA5">
      <w:pPr>
        <w:pStyle w:val="EndNoteBibliography"/>
        <w:spacing w:after="0"/>
        <w:rPr>
          <w:noProof/>
        </w:rPr>
      </w:pPr>
      <w:bookmarkStart w:id="18" w:name="_ENREF_18"/>
      <w:r w:rsidRPr="00D77FDE">
        <w:rPr>
          <w:noProof/>
        </w:rPr>
        <w:t xml:space="preserve">18. Bossuyt PM, Irwig L, Craig J, Glasziou P. Comparative accuracy: assessing new tests against existing diagnostic pathways. </w:t>
      </w:r>
      <w:r w:rsidR="00D77FDE" w:rsidRPr="00D77FDE">
        <w:rPr>
          <w:noProof/>
        </w:rPr>
        <w:t>BMJ</w:t>
      </w:r>
      <w:r w:rsidRPr="00D77FDE">
        <w:rPr>
          <w:noProof/>
        </w:rPr>
        <w:t xml:space="preserve"> 2006; 332:1089-92.</w:t>
      </w:r>
      <w:bookmarkEnd w:id="18"/>
    </w:p>
    <w:p w:rsidR="000D3BA5" w:rsidRPr="00D77FDE" w:rsidRDefault="000D3BA5" w:rsidP="000D3BA5">
      <w:pPr>
        <w:pStyle w:val="EndNoteBibliography"/>
        <w:spacing w:after="0"/>
        <w:rPr>
          <w:noProof/>
        </w:rPr>
      </w:pPr>
      <w:bookmarkStart w:id="19" w:name="_ENREF_19"/>
      <w:r w:rsidRPr="00D77FDE">
        <w:rPr>
          <w:noProof/>
        </w:rPr>
        <w:t>19. World Health Organization. High-priority target product profiles for new tuberculosis diagnostics: report of a consensus meeting., 2014.</w:t>
      </w:r>
      <w:bookmarkEnd w:id="19"/>
    </w:p>
    <w:p w:rsidR="000D3BA5" w:rsidRPr="00D77FDE" w:rsidRDefault="000D3BA5" w:rsidP="000D3BA5">
      <w:pPr>
        <w:pStyle w:val="EndNoteBibliography"/>
        <w:spacing w:after="0"/>
        <w:rPr>
          <w:noProof/>
        </w:rPr>
      </w:pPr>
      <w:bookmarkStart w:id="20" w:name="_ENREF_20"/>
      <w:r w:rsidRPr="00D77FDE">
        <w:rPr>
          <w:noProof/>
        </w:rPr>
        <w:t xml:space="preserve">20. Kik SV, Denkinger CM, Casenghi M, Vadnais C, Pai M. Tuberculosis diagnostics: which target product profiles should be prioritised? </w:t>
      </w:r>
      <w:r w:rsidR="00D77FDE" w:rsidRPr="00D77FDE">
        <w:rPr>
          <w:noProof/>
        </w:rPr>
        <w:t>Eur Respir J</w:t>
      </w:r>
      <w:r w:rsidRPr="00D77FDE">
        <w:rPr>
          <w:noProof/>
        </w:rPr>
        <w:t xml:space="preserve"> 2014; 44:537-40.</w:t>
      </w:r>
      <w:bookmarkEnd w:id="20"/>
    </w:p>
    <w:p w:rsidR="000D3BA5" w:rsidRPr="00D77FDE" w:rsidRDefault="000D3BA5" w:rsidP="000D3BA5">
      <w:pPr>
        <w:pStyle w:val="EndNoteBibliography"/>
        <w:rPr>
          <w:noProof/>
        </w:rPr>
      </w:pPr>
      <w:bookmarkStart w:id="21" w:name="_ENREF_21"/>
      <w:r w:rsidRPr="00D77FDE">
        <w:rPr>
          <w:noProof/>
        </w:rPr>
        <w:t>21. World Health Organization. Systematic screening for active tuberculosis: principles and recommendations. Policy recommendations. Geneva, 2013.</w:t>
      </w:r>
      <w:bookmarkEnd w:id="21"/>
    </w:p>
    <w:p w:rsidR="000D3BA5" w:rsidRPr="00D77FDE" w:rsidRDefault="000D3BA5" w:rsidP="000D3BA5">
      <w:pPr>
        <w:pStyle w:val="EndNoteBibliography"/>
        <w:spacing w:after="0"/>
        <w:rPr>
          <w:noProof/>
        </w:rPr>
      </w:pPr>
      <w:bookmarkStart w:id="22" w:name="_ENREF_22"/>
      <w:r w:rsidRPr="00D77FDE">
        <w:rPr>
          <w:noProof/>
        </w:rPr>
        <w:t xml:space="preserve">22. Van't Hoog AH, Onozaki I, Lonnroth K. Choosing algorithms for TB screening: a modelling study to compare yield, predictive value and diagnostic burden. BMC </w:t>
      </w:r>
      <w:r w:rsidR="00D77FDE" w:rsidRPr="00D77FDE">
        <w:rPr>
          <w:noProof/>
        </w:rPr>
        <w:t>Infect Dis</w:t>
      </w:r>
      <w:r w:rsidRPr="00D77FDE">
        <w:rPr>
          <w:noProof/>
        </w:rPr>
        <w:t xml:space="preserve"> 2014; 14:532.</w:t>
      </w:r>
      <w:bookmarkEnd w:id="22"/>
    </w:p>
    <w:p w:rsidR="000D3BA5" w:rsidRPr="00D77FDE" w:rsidRDefault="000D3BA5" w:rsidP="000D3BA5">
      <w:pPr>
        <w:pStyle w:val="EndNoteBibliography"/>
        <w:spacing w:after="0"/>
        <w:rPr>
          <w:noProof/>
        </w:rPr>
      </w:pPr>
      <w:bookmarkStart w:id="23" w:name="_ENREF_23"/>
      <w:r w:rsidRPr="00D77FDE">
        <w:rPr>
          <w:noProof/>
        </w:rPr>
        <w:t xml:space="preserve">23. Chihota VN, Ginindza S, McCarthy K, Grant AD, Churchyard G, Fielding K. Missed Opportunities for TB Investigation in Primary Care Clinics in South Africa: Experience from the XTEND Trial. PloS </w:t>
      </w:r>
      <w:r w:rsidR="00D77FDE" w:rsidRPr="00D77FDE">
        <w:rPr>
          <w:noProof/>
        </w:rPr>
        <w:t>O</w:t>
      </w:r>
      <w:r w:rsidRPr="00D77FDE">
        <w:rPr>
          <w:noProof/>
        </w:rPr>
        <w:t>ne 2015; 10:e0138149.</w:t>
      </w:r>
      <w:bookmarkEnd w:id="23"/>
    </w:p>
    <w:p w:rsidR="000D3BA5" w:rsidRPr="00D77FDE" w:rsidRDefault="000D3BA5" w:rsidP="000D3BA5">
      <w:pPr>
        <w:pStyle w:val="EndNoteBibliography"/>
        <w:spacing w:after="0"/>
        <w:rPr>
          <w:noProof/>
        </w:rPr>
      </w:pPr>
      <w:bookmarkStart w:id="24" w:name="_ENREF_24"/>
      <w:r w:rsidRPr="00D77FDE">
        <w:rPr>
          <w:noProof/>
        </w:rPr>
        <w:t xml:space="preserve">24. Claassens MM, Jacobs E, Cyster E, et al. Tuberculosis cases missed in primary health care facilities: should we redefine case finding? </w:t>
      </w:r>
      <w:r w:rsidR="00D77FDE" w:rsidRPr="00D77FDE">
        <w:rPr>
          <w:noProof/>
        </w:rPr>
        <w:t>Int J Tuberc Lung Dis</w:t>
      </w:r>
      <w:r w:rsidRPr="00D77FDE">
        <w:rPr>
          <w:noProof/>
        </w:rPr>
        <w:t xml:space="preserve"> 2013; 17:608-14.</w:t>
      </w:r>
      <w:bookmarkEnd w:id="24"/>
    </w:p>
    <w:p w:rsidR="000D3BA5" w:rsidRPr="00D77FDE" w:rsidRDefault="000D3BA5" w:rsidP="000D3BA5">
      <w:pPr>
        <w:pStyle w:val="EndNoteBibliography"/>
        <w:spacing w:after="0"/>
        <w:rPr>
          <w:noProof/>
        </w:rPr>
      </w:pPr>
      <w:bookmarkStart w:id="25" w:name="_ENREF_25"/>
      <w:r w:rsidRPr="00D77FDE">
        <w:rPr>
          <w:noProof/>
        </w:rPr>
        <w:t xml:space="preserve">25. Kweza PF, Van Schalkwyk C, Abraham N, Uys M, Claassens MM, Medina-Marino A. Estimating the magnitude of pulmonary tuberculosis patients missed by primary health care clinics in South Africa. </w:t>
      </w:r>
      <w:r w:rsidR="00D77FDE" w:rsidRPr="00D77FDE">
        <w:rPr>
          <w:noProof/>
        </w:rPr>
        <w:t>Int J Tuberc Lung Dis</w:t>
      </w:r>
      <w:r w:rsidRPr="00D77FDE">
        <w:rPr>
          <w:noProof/>
        </w:rPr>
        <w:t xml:space="preserve"> 2018; 22:264-72.</w:t>
      </w:r>
      <w:bookmarkEnd w:id="25"/>
    </w:p>
    <w:p w:rsidR="000D3BA5" w:rsidRPr="00D77FDE" w:rsidRDefault="000D3BA5" w:rsidP="000D3BA5">
      <w:pPr>
        <w:pStyle w:val="EndNoteBibliography"/>
        <w:spacing w:after="0"/>
        <w:rPr>
          <w:noProof/>
        </w:rPr>
      </w:pPr>
      <w:bookmarkStart w:id="26" w:name="_ENREF_26"/>
      <w:r w:rsidRPr="00D77FDE">
        <w:rPr>
          <w:noProof/>
        </w:rPr>
        <w:t xml:space="preserve">26. Roy M, Muyindike W, Vijayan T, et al. Implementation and Operational Research: Use of Symptom Screening and Sputum Microscopy Testing for Active Tuberculosis Case Detection Among HIV-Infected Patients in Real-World Clinical Practice in Uganda. </w:t>
      </w:r>
      <w:r w:rsidR="00D77FDE" w:rsidRPr="00D77FDE">
        <w:rPr>
          <w:noProof/>
        </w:rPr>
        <w:t xml:space="preserve">J AIDS </w:t>
      </w:r>
      <w:r w:rsidRPr="00D77FDE">
        <w:rPr>
          <w:noProof/>
        </w:rPr>
        <w:t>2016; 72:e86-91.</w:t>
      </w:r>
      <w:bookmarkEnd w:id="26"/>
    </w:p>
    <w:p w:rsidR="000D3BA5" w:rsidRPr="00D77FDE" w:rsidRDefault="000D3BA5" w:rsidP="000D3BA5">
      <w:pPr>
        <w:pStyle w:val="EndNoteBibliography"/>
        <w:spacing w:after="0"/>
        <w:rPr>
          <w:noProof/>
        </w:rPr>
      </w:pPr>
      <w:bookmarkStart w:id="27" w:name="_ENREF_27"/>
      <w:r w:rsidRPr="00D77FDE">
        <w:rPr>
          <w:noProof/>
        </w:rPr>
        <w:t>27. MacLean E, Broger T, Yerlikaya S, Fernandez-Carballo BL, Pai M, Denkinger CM. A systematic review of biomarkers to detect active tuberculosis. Nat Microbiol 2019.</w:t>
      </w:r>
      <w:bookmarkEnd w:id="27"/>
    </w:p>
    <w:p w:rsidR="000D3BA5" w:rsidRPr="00D77FDE" w:rsidRDefault="000D3BA5" w:rsidP="000D3BA5">
      <w:pPr>
        <w:pStyle w:val="EndNoteBibliography"/>
        <w:spacing w:after="0"/>
        <w:rPr>
          <w:noProof/>
        </w:rPr>
      </w:pPr>
      <w:bookmarkStart w:id="28" w:name="_ENREF_28"/>
      <w:r w:rsidRPr="00D77FDE">
        <w:rPr>
          <w:noProof/>
        </w:rPr>
        <w:t xml:space="preserve">28. Pande T, Cohen C, Pai M, Ahmad Khan F. Computer-aided detection of pulmonary tuberculosis on digital chest radiographs: a systematic review. </w:t>
      </w:r>
      <w:r w:rsidR="00D77FDE" w:rsidRPr="00D77FDE">
        <w:rPr>
          <w:noProof/>
        </w:rPr>
        <w:t>Int J Tuberc Lung Dis</w:t>
      </w:r>
      <w:r w:rsidRPr="00D77FDE">
        <w:rPr>
          <w:noProof/>
        </w:rPr>
        <w:t xml:space="preserve"> 2016; 20:1226-30.</w:t>
      </w:r>
      <w:bookmarkEnd w:id="28"/>
    </w:p>
    <w:p w:rsidR="000D3BA5" w:rsidRPr="00D77FDE" w:rsidRDefault="000D3BA5" w:rsidP="000D3BA5">
      <w:pPr>
        <w:pStyle w:val="EndNoteBibliography"/>
        <w:spacing w:after="0"/>
        <w:rPr>
          <w:noProof/>
        </w:rPr>
      </w:pPr>
      <w:bookmarkStart w:id="29" w:name="_ENREF_29"/>
      <w:r w:rsidRPr="00D77FDE">
        <w:rPr>
          <w:noProof/>
        </w:rPr>
        <w:t xml:space="preserve">29. Whiting PF, Rutjes AW, Westwood ME, et al. QUADAS-2: a revised tool for the quality assessment of diagnostic accuracy studies. Annals </w:t>
      </w:r>
      <w:r w:rsidR="00D77FDE" w:rsidRPr="00D77FDE">
        <w:rPr>
          <w:noProof/>
        </w:rPr>
        <w:t>Int Med</w:t>
      </w:r>
      <w:r w:rsidRPr="00D77FDE">
        <w:rPr>
          <w:noProof/>
        </w:rPr>
        <w:t xml:space="preserve"> 2011; 155:529-36.</w:t>
      </w:r>
      <w:bookmarkEnd w:id="29"/>
    </w:p>
    <w:p w:rsidR="000D3BA5" w:rsidRPr="00D77FDE" w:rsidRDefault="000D3BA5" w:rsidP="000D3BA5">
      <w:pPr>
        <w:pStyle w:val="EndNoteBibliography"/>
        <w:spacing w:after="0"/>
        <w:rPr>
          <w:noProof/>
        </w:rPr>
      </w:pPr>
      <w:bookmarkStart w:id="30" w:name="_ENREF_30"/>
      <w:r w:rsidRPr="00D77FDE">
        <w:rPr>
          <w:noProof/>
        </w:rPr>
        <w:t xml:space="preserve">30. Barrera E, Livchits V, Nardell E. F-A-S-T: a refocused, intensified, administrative tuberculosis transmission control strategy. </w:t>
      </w:r>
      <w:r w:rsidR="00D77FDE" w:rsidRPr="00D77FDE">
        <w:rPr>
          <w:noProof/>
        </w:rPr>
        <w:t>Int J Tuberc Lung Dis</w:t>
      </w:r>
      <w:r w:rsidRPr="00D77FDE">
        <w:rPr>
          <w:noProof/>
        </w:rPr>
        <w:t xml:space="preserve"> 2015; 19:381-4.</w:t>
      </w:r>
      <w:bookmarkEnd w:id="30"/>
    </w:p>
    <w:p w:rsidR="000D3BA5" w:rsidRPr="00D77FDE" w:rsidRDefault="000D3BA5" w:rsidP="000D3BA5">
      <w:pPr>
        <w:pStyle w:val="EndNoteBibliography"/>
        <w:spacing w:after="0"/>
        <w:rPr>
          <w:noProof/>
        </w:rPr>
      </w:pPr>
      <w:bookmarkStart w:id="31" w:name="_ENREF_31"/>
      <w:r w:rsidRPr="00D77FDE">
        <w:rPr>
          <w:noProof/>
        </w:rPr>
        <w:t xml:space="preserve">31. Nathavitharana RR, Daru P, Barrera AE, et al. FAST implementation in Bangladesh: high frequency of unsuspected tuberculosis justifies challenges of scale-up. </w:t>
      </w:r>
      <w:r w:rsidR="00D77FDE" w:rsidRPr="00D77FDE">
        <w:rPr>
          <w:noProof/>
        </w:rPr>
        <w:t>Int J Tuberc Lung Dis</w:t>
      </w:r>
      <w:r w:rsidRPr="00D77FDE">
        <w:rPr>
          <w:noProof/>
        </w:rPr>
        <w:t xml:space="preserve"> 2017; 21:1020-5.</w:t>
      </w:r>
      <w:bookmarkEnd w:id="31"/>
    </w:p>
    <w:p w:rsidR="000D3BA5" w:rsidRPr="00D77FDE" w:rsidRDefault="000D3BA5" w:rsidP="000D3BA5">
      <w:pPr>
        <w:pStyle w:val="EndNoteBibliography"/>
        <w:spacing w:after="0"/>
        <w:rPr>
          <w:noProof/>
        </w:rPr>
      </w:pPr>
      <w:bookmarkStart w:id="32" w:name="_ENREF_32"/>
      <w:r w:rsidRPr="00D77FDE">
        <w:rPr>
          <w:noProof/>
        </w:rPr>
        <w:t>32. Yoon C, Dowdy DW, Esmail H, MacPherson P, Schumacher SG. Screening for tuberculosis: time to move beyond symptoms. Lancet Respir Med 2019; 7:202-4.</w:t>
      </w:r>
      <w:bookmarkEnd w:id="32"/>
    </w:p>
    <w:p w:rsidR="000D3BA5" w:rsidRPr="00D77FDE" w:rsidRDefault="000D3BA5" w:rsidP="000D3BA5">
      <w:pPr>
        <w:pStyle w:val="EndNoteBibliography"/>
        <w:spacing w:after="0"/>
        <w:rPr>
          <w:noProof/>
        </w:rPr>
      </w:pPr>
      <w:bookmarkStart w:id="33" w:name="_ENREF_33"/>
      <w:r w:rsidRPr="00D77FDE">
        <w:rPr>
          <w:noProof/>
        </w:rPr>
        <w:t xml:space="preserve">33. Ahmad Khan F, Pande T, Tessema B, et al. Computer-aided reading of tuberculosis chest radiography: moving the research agenda forward to inform policy. </w:t>
      </w:r>
      <w:r w:rsidR="00D77FDE" w:rsidRPr="00D77FDE">
        <w:rPr>
          <w:noProof/>
        </w:rPr>
        <w:t>Eur Respir J</w:t>
      </w:r>
      <w:r w:rsidRPr="00D77FDE">
        <w:rPr>
          <w:noProof/>
        </w:rPr>
        <w:t xml:space="preserve"> 2017; 50.</w:t>
      </w:r>
      <w:bookmarkEnd w:id="33"/>
    </w:p>
    <w:p w:rsidR="000D3BA5" w:rsidRPr="00D77FDE" w:rsidRDefault="000D3BA5" w:rsidP="000D3BA5">
      <w:pPr>
        <w:pStyle w:val="EndNoteBibliography"/>
        <w:spacing w:after="0"/>
        <w:rPr>
          <w:noProof/>
        </w:rPr>
      </w:pPr>
      <w:bookmarkStart w:id="34" w:name="_ENREF_34"/>
      <w:r w:rsidRPr="00D77FDE">
        <w:rPr>
          <w:noProof/>
        </w:rPr>
        <w:t xml:space="preserve">34. Hwang EJ, Park S, Jin KN, et al. Development and Validation of a Deep Learning-Based Automatic Detection Algorithm for Active Pulmonary Tuberculosis on Chest Radiographs. </w:t>
      </w:r>
      <w:r w:rsidR="00D77FDE" w:rsidRPr="00D77FDE">
        <w:rPr>
          <w:noProof/>
        </w:rPr>
        <w:t>Clin Infect Dis</w:t>
      </w:r>
      <w:r w:rsidRPr="00D77FDE">
        <w:rPr>
          <w:noProof/>
        </w:rPr>
        <w:t xml:space="preserve"> 2018.</w:t>
      </w:r>
      <w:bookmarkEnd w:id="34"/>
    </w:p>
    <w:p w:rsidR="000D3BA5" w:rsidRPr="00D77FDE" w:rsidRDefault="000D3BA5" w:rsidP="000D3BA5">
      <w:pPr>
        <w:pStyle w:val="EndNoteBibliography"/>
        <w:spacing w:after="0"/>
        <w:rPr>
          <w:noProof/>
        </w:rPr>
      </w:pPr>
      <w:bookmarkStart w:id="35" w:name="_ENREF_35"/>
      <w:r w:rsidRPr="00D77FDE">
        <w:rPr>
          <w:noProof/>
        </w:rPr>
        <w:lastRenderedPageBreak/>
        <w:t>35. Philipsen RH, Sanchez CI, Maduskar P, et al. Automated chest-radiography as a triage for Xpert testing in resource-constrained settings: a prospective study of diagnostic accuracy and costs. S</w:t>
      </w:r>
      <w:r w:rsidR="00D77FDE" w:rsidRPr="00D77FDE">
        <w:rPr>
          <w:noProof/>
        </w:rPr>
        <w:t xml:space="preserve">ci Rep </w:t>
      </w:r>
      <w:r w:rsidRPr="00D77FDE">
        <w:rPr>
          <w:noProof/>
        </w:rPr>
        <w:t>2015; 5:12215.</w:t>
      </w:r>
      <w:bookmarkEnd w:id="35"/>
    </w:p>
    <w:p w:rsidR="000D3BA5" w:rsidRPr="00D77FDE" w:rsidRDefault="000D3BA5" w:rsidP="000D3BA5">
      <w:pPr>
        <w:pStyle w:val="EndNoteBibliography"/>
        <w:spacing w:after="0"/>
        <w:rPr>
          <w:noProof/>
        </w:rPr>
      </w:pPr>
      <w:bookmarkStart w:id="36" w:name="_ENREF_36"/>
      <w:r w:rsidRPr="00D77FDE">
        <w:rPr>
          <w:noProof/>
        </w:rPr>
        <w:t xml:space="preserve">36. Yoon C, Chaisson LH, Patel SM, et al. Diagnostic accuracy of C-reactive protein for active pulmonary tuberculosis: a meta-analysis. </w:t>
      </w:r>
      <w:r w:rsidR="00D77FDE" w:rsidRPr="00D77FDE">
        <w:rPr>
          <w:noProof/>
        </w:rPr>
        <w:t>Int J Tuberc Lung Dis</w:t>
      </w:r>
      <w:r w:rsidRPr="00D77FDE">
        <w:rPr>
          <w:noProof/>
        </w:rPr>
        <w:t xml:space="preserve"> 2017; 21:1013-9.</w:t>
      </w:r>
      <w:bookmarkEnd w:id="36"/>
    </w:p>
    <w:p w:rsidR="000D3BA5" w:rsidRPr="00D77FDE" w:rsidRDefault="000D3BA5" w:rsidP="000D3BA5">
      <w:pPr>
        <w:pStyle w:val="EndNoteBibliography"/>
        <w:spacing w:after="0"/>
        <w:rPr>
          <w:noProof/>
        </w:rPr>
      </w:pPr>
      <w:bookmarkStart w:id="37" w:name="_ENREF_37"/>
      <w:r w:rsidRPr="00D77FDE">
        <w:rPr>
          <w:noProof/>
        </w:rPr>
        <w:t>37. Yoon C, Semitala FC, Atuhumuza E, et al. Point-of-care C-reactive protein-based tuberculosis screening for people living with HIV: a diagnostic accuracy study. Lancet Infect</w:t>
      </w:r>
      <w:r w:rsidR="00D77FDE" w:rsidRPr="00D77FDE">
        <w:rPr>
          <w:noProof/>
        </w:rPr>
        <w:t xml:space="preserve"> Dis</w:t>
      </w:r>
      <w:r w:rsidRPr="00D77FDE">
        <w:rPr>
          <w:noProof/>
        </w:rPr>
        <w:t xml:space="preserve"> 2017; 17:1285-92.</w:t>
      </w:r>
      <w:bookmarkEnd w:id="37"/>
    </w:p>
    <w:p w:rsidR="000D3BA5" w:rsidRPr="00D77FDE" w:rsidRDefault="000D3BA5" w:rsidP="000D3BA5">
      <w:pPr>
        <w:pStyle w:val="EndNoteBibliography"/>
        <w:spacing w:after="0"/>
        <w:rPr>
          <w:noProof/>
        </w:rPr>
      </w:pPr>
      <w:bookmarkStart w:id="38" w:name="_ENREF_38"/>
      <w:r w:rsidRPr="00D77FDE">
        <w:rPr>
          <w:noProof/>
        </w:rPr>
        <w:t>38. Chegou NN, Sutherland JS, Malherbe S, et al. Diagnostic performance of a seven-marker serum protein biosignature for the diagnosis of active TB disease in African primary healthcare clinic attendees with signs and symptoms suggestive of TB. Thorax 2016; 71:785-94.</w:t>
      </w:r>
      <w:bookmarkEnd w:id="38"/>
    </w:p>
    <w:p w:rsidR="000D3BA5" w:rsidRPr="00D77FDE" w:rsidRDefault="000D3BA5" w:rsidP="000D3BA5">
      <w:pPr>
        <w:pStyle w:val="EndNoteBibliography"/>
        <w:spacing w:after="0"/>
        <w:rPr>
          <w:noProof/>
        </w:rPr>
      </w:pPr>
      <w:bookmarkStart w:id="39" w:name="_ENREF_39"/>
      <w:r w:rsidRPr="00D77FDE">
        <w:rPr>
          <w:noProof/>
        </w:rPr>
        <w:t>39. De Groote MA, Sterling DG, Hraha T, et al. Discovery and Validation of a Six-Marker Serum Protein Signature for the Diagnosis of Active Pulmonary Tuberculosis. J</w:t>
      </w:r>
      <w:r w:rsidR="00D77FDE" w:rsidRPr="00D77FDE">
        <w:rPr>
          <w:noProof/>
        </w:rPr>
        <w:t xml:space="preserve"> Clin Microbiol</w:t>
      </w:r>
      <w:r w:rsidRPr="00D77FDE">
        <w:rPr>
          <w:noProof/>
        </w:rPr>
        <w:t xml:space="preserve"> 2017; 55:3057-71.</w:t>
      </w:r>
      <w:bookmarkEnd w:id="39"/>
    </w:p>
    <w:p w:rsidR="000D3BA5" w:rsidRPr="00D77FDE" w:rsidRDefault="000D3BA5" w:rsidP="000D3BA5">
      <w:pPr>
        <w:pStyle w:val="EndNoteBibliography"/>
        <w:spacing w:after="0"/>
        <w:rPr>
          <w:noProof/>
        </w:rPr>
      </w:pPr>
      <w:bookmarkStart w:id="40" w:name="_ENREF_40"/>
      <w:r w:rsidRPr="00D77FDE">
        <w:rPr>
          <w:noProof/>
        </w:rPr>
        <w:t>40. Phillips M, Basa-Dalay V, Blais J, et al. Point-of-care breath test for biomarkers of active pulmonary tuberculosis. Tuberculosis 2012; 92:314-20.</w:t>
      </w:r>
      <w:bookmarkEnd w:id="40"/>
    </w:p>
    <w:p w:rsidR="000D3BA5" w:rsidRPr="00D77FDE" w:rsidRDefault="000D3BA5" w:rsidP="000D3BA5">
      <w:pPr>
        <w:pStyle w:val="EndNoteBibliography"/>
        <w:spacing w:after="0"/>
        <w:rPr>
          <w:noProof/>
        </w:rPr>
      </w:pPr>
      <w:bookmarkStart w:id="41" w:name="_ENREF_41"/>
      <w:r w:rsidRPr="00D77FDE">
        <w:rPr>
          <w:noProof/>
        </w:rPr>
        <w:t xml:space="preserve">41. Bossuyt PM, Reitsma JB, Bruns DE, et al. STARD 2015: an updated list of essential items for reporting diagnostic accuracy studies. </w:t>
      </w:r>
      <w:r w:rsidR="00D77FDE" w:rsidRPr="00D77FDE">
        <w:rPr>
          <w:noProof/>
        </w:rPr>
        <w:t>BMJ</w:t>
      </w:r>
      <w:r w:rsidRPr="00D77FDE">
        <w:rPr>
          <w:noProof/>
        </w:rPr>
        <w:t xml:space="preserve"> 2015; 351:h5527.</w:t>
      </w:r>
      <w:bookmarkEnd w:id="41"/>
    </w:p>
    <w:p w:rsidR="000D3BA5" w:rsidRPr="00D77FDE" w:rsidRDefault="000D3BA5" w:rsidP="000D3BA5">
      <w:pPr>
        <w:pStyle w:val="EndNoteBibliography"/>
        <w:spacing w:after="0"/>
        <w:rPr>
          <w:noProof/>
        </w:rPr>
      </w:pPr>
      <w:bookmarkStart w:id="42" w:name="_ENREF_42"/>
      <w:r w:rsidRPr="00D77FDE">
        <w:rPr>
          <w:noProof/>
        </w:rPr>
        <w:t>42. Nliwasa M, MacPherson P, Gupta-Wright A, et al. High HIV and active tuberculosis prevalence and increased mortality risk in adults with symptoms of TB: a systematic review and meta-analyses. J</w:t>
      </w:r>
      <w:r w:rsidR="00D77FDE" w:rsidRPr="00D77FDE">
        <w:rPr>
          <w:noProof/>
        </w:rPr>
        <w:t xml:space="preserve"> AIDS</w:t>
      </w:r>
      <w:r w:rsidRPr="00D77FDE">
        <w:rPr>
          <w:noProof/>
        </w:rPr>
        <w:t xml:space="preserve"> 2018; 21:e25162.</w:t>
      </w:r>
      <w:bookmarkEnd w:id="42"/>
    </w:p>
    <w:p w:rsidR="000D3BA5" w:rsidRPr="00D77FDE" w:rsidRDefault="000D3BA5" w:rsidP="000D3BA5">
      <w:pPr>
        <w:pStyle w:val="EndNoteBibliography"/>
        <w:spacing w:after="0"/>
        <w:rPr>
          <w:noProof/>
        </w:rPr>
      </w:pPr>
      <w:bookmarkStart w:id="43" w:name="_ENREF_43"/>
      <w:r w:rsidRPr="00D77FDE">
        <w:rPr>
          <w:noProof/>
        </w:rPr>
        <w:t>43. Datiko DG, Guracha EA, Michael E, et al. Sub-national prevalence survey of tuberculosis in rural communities of Ethiopia. BMC Pub Health 2019; 19:295.</w:t>
      </w:r>
      <w:bookmarkEnd w:id="43"/>
    </w:p>
    <w:p w:rsidR="000D3BA5" w:rsidRPr="00D77FDE" w:rsidRDefault="000D3BA5" w:rsidP="000D3BA5">
      <w:pPr>
        <w:pStyle w:val="EndNoteBibliography"/>
        <w:spacing w:after="0"/>
        <w:rPr>
          <w:noProof/>
        </w:rPr>
      </w:pPr>
      <w:bookmarkStart w:id="44" w:name="_ENREF_44"/>
      <w:r w:rsidRPr="00D77FDE">
        <w:rPr>
          <w:noProof/>
        </w:rPr>
        <w:t>44. Leeflang MM, Moons KG, Reitsma JB, Zwinderman AH. Bias in sensitivity and specificity caused by data-driven selection of optimal cutoff values: mechanisms, magnitude, and solutions. C</w:t>
      </w:r>
      <w:r w:rsidR="00D77FDE" w:rsidRPr="00D77FDE">
        <w:rPr>
          <w:noProof/>
        </w:rPr>
        <w:t xml:space="preserve">lin Chem </w:t>
      </w:r>
      <w:r w:rsidRPr="00D77FDE">
        <w:rPr>
          <w:noProof/>
        </w:rPr>
        <w:t>2008; 54:729-37.</w:t>
      </w:r>
      <w:bookmarkEnd w:id="44"/>
    </w:p>
    <w:p w:rsidR="000D3BA5" w:rsidRPr="00D77FDE" w:rsidRDefault="000D3BA5" w:rsidP="000D3BA5">
      <w:pPr>
        <w:pStyle w:val="EndNoteBibliography"/>
        <w:spacing w:after="0"/>
        <w:rPr>
          <w:noProof/>
        </w:rPr>
      </w:pPr>
      <w:bookmarkStart w:id="45" w:name="_ENREF_45"/>
      <w:r w:rsidRPr="00D77FDE">
        <w:rPr>
          <w:noProof/>
        </w:rPr>
        <w:t>45. World Health Organization. Policy statement: Liquid media for culture and DST. 2007, Geneva, Switzerland.</w:t>
      </w:r>
      <w:bookmarkEnd w:id="45"/>
    </w:p>
    <w:p w:rsidR="000D3BA5" w:rsidRPr="00D77FDE" w:rsidRDefault="000D3BA5" w:rsidP="000D3BA5">
      <w:pPr>
        <w:pStyle w:val="EndNoteBibliography"/>
        <w:spacing w:after="0"/>
        <w:rPr>
          <w:noProof/>
        </w:rPr>
      </w:pPr>
      <w:bookmarkStart w:id="46" w:name="_ENREF_46"/>
      <w:r w:rsidRPr="00D77FDE">
        <w:rPr>
          <w:noProof/>
        </w:rPr>
        <w:t>46. Esmail H, Lai RP, Lesosky M, et al. Characterization of progressive HIV-associated tuberculosis using 2-deoxy-2-[(18)F]fluoro-D-glucose positron emission and computed tomography. Nat</w:t>
      </w:r>
      <w:r w:rsidR="00D77FDE" w:rsidRPr="00D77FDE">
        <w:rPr>
          <w:noProof/>
        </w:rPr>
        <w:t xml:space="preserve"> Med</w:t>
      </w:r>
      <w:r w:rsidRPr="00D77FDE">
        <w:rPr>
          <w:noProof/>
        </w:rPr>
        <w:t xml:space="preserve"> 2016; 22:1090-3.</w:t>
      </w:r>
      <w:bookmarkEnd w:id="46"/>
    </w:p>
    <w:p w:rsidR="000D3BA5" w:rsidRPr="00D77FDE" w:rsidRDefault="000D3BA5" w:rsidP="000D3BA5">
      <w:pPr>
        <w:pStyle w:val="EndNoteBibliography"/>
        <w:spacing w:after="0"/>
        <w:rPr>
          <w:noProof/>
        </w:rPr>
      </w:pPr>
      <w:bookmarkStart w:id="47" w:name="_ENREF_47"/>
      <w:r w:rsidRPr="00D77FDE">
        <w:rPr>
          <w:noProof/>
        </w:rPr>
        <w:t xml:space="preserve">47. Schumacher SG, van Smeden M, Dendukuri N, et al. Diagnostic Test Accuracy in Childhood Pulmonary Tuberculosis: A Bayesian Latent Class Analysis. Am </w:t>
      </w:r>
      <w:r w:rsidR="00D77FDE" w:rsidRPr="00D77FDE">
        <w:rPr>
          <w:noProof/>
        </w:rPr>
        <w:t>J Epi</w:t>
      </w:r>
      <w:r w:rsidRPr="00D77FDE">
        <w:rPr>
          <w:noProof/>
        </w:rPr>
        <w:t xml:space="preserve"> 2016; 184:690-700.</w:t>
      </w:r>
      <w:bookmarkEnd w:id="47"/>
    </w:p>
    <w:p w:rsidR="000D3BA5" w:rsidRPr="00D77FDE" w:rsidRDefault="000D3BA5" w:rsidP="000D3BA5">
      <w:pPr>
        <w:pStyle w:val="EndNoteBibliography"/>
        <w:rPr>
          <w:noProof/>
        </w:rPr>
      </w:pPr>
      <w:bookmarkStart w:id="48" w:name="_ENREF_48"/>
      <w:r w:rsidRPr="00D77FDE">
        <w:rPr>
          <w:noProof/>
        </w:rPr>
        <w:t xml:space="preserve">48. Yoon C, Semitala FC, Asege L, et al. Yield and Efficiency of Novel Intensified Tuberculosis Case-Finding Algorithms for People Living with HIV. </w:t>
      </w:r>
      <w:r w:rsidR="00D77FDE" w:rsidRPr="00D77FDE">
        <w:rPr>
          <w:noProof/>
        </w:rPr>
        <w:t>Am J Resp Crit Care Med</w:t>
      </w:r>
      <w:r w:rsidRPr="00D77FDE">
        <w:rPr>
          <w:noProof/>
        </w:rPr>
        <w:t xml:space="preserve"> 2018.</w:t>
      </w:r>
      <w:bookmarkEnd w:id="48"/>
    </w:p>
    <w:p w:rsidR="000C7775" w:rsidRDefault="006C7856" w:rsidP="00332FDC">
      <w:pPr>
        <w:spacing w:after="0"/>
        <w:rPr>
          <w:lang w:val="en-GB"/>
        </w:rPr>
      </w:pPr>
      <w:r w:rsidRPr="00D77FDE">
        <w:rPr>
          <w:lang w:val="en-GB"/>
        </w:rPr>
        <w:fldChar w:fldCharType="end"/>
      </w:r>
    </w:p>
    <w:p w:rsidR="006D4F52" w:rsidRDefault="006D4F52" w:rsidP="00332FDC">
      <w:pPr>
        <w:spacing w:after="0"/>
        <w:rPr>
          <w:noProof/>
          <w:lang w:val="en-GB"/>
        </w:rPr>
      </w:pPr>
    </w:p>
    <w:p w:rsidR="006D4F52" w:rsidRDefault="006D4F52" w:rsidP="00332FDC">
      <w:pPr>
        <w:spacing w:after="0"/>
        <w:rPr>
          <w:noProof/>
          <w:lang w:val="en-GB"/>
        </w:rPr>
      </w:pPr>
    </w:p>
    <w:p w:rsidR="006D4F52" w:rsidRDefault="006D4F52" w:rsidP="00332FDC">
      <w:pPr>
        <w:spacing w:after="0"/>
        <w:rPr>
          <w:noProof/>
          <w:lang w:val="en-GB"/>
        </w:rPr>
      </w:pPr>
    </w:p>
    <w:p w:rsidR="006D4F52" w:rsidRDefault="006D4F52" w:rsidP="00332FDC">
      <w:pPr>
        <w:spacing w:after="0"/>
        <w:rPr>
          <w:noProof/>
          <w:lang w:val="en-GB"/>
        </w:rPr>
      </w:pPr>
    </w:p>
    <w:p w:rsidR="006D4F52" w:rsidRDefault="006D4F52" w:rsidP="00332FDC">
      <w:pPr>
        <w:spacing w:after="0"/>
        <w:rPr>
          <w:noProof/>
          <w:lang w:val="en-GB"/>
        </w:rPr>
      </w:pPr>
    </w:p>
    <w:p w:rsidR="008C4F5E" w:rsidRDefault="008C4F5E" w:rsidP="008C4F5E">
      <w:pPr>
        <w:pStyle w:val="ListParagraph"/>
        <w:tabs>
          <w:tab w:val="clear" w:pos="1440"/>
          <w:tab w:val="left" w:pos="0"/>
        </w:tabs>
        <w:spacing w:line="480" w:lineRule="auto"/>
        <w:ind w:left="0"/>
        <w:rPr>
          <w:rFonts w:cs="Helvetica Neue"/>
          <w:b/>
          <w:color w:val="000000" w:themeColor="text1"/>
          <w:lang w:val="en-US"/>
        </w:rPr>
      </w:pPr>
    </w:p>
    <w:p w:rsidR="008C4F5E" w:rsidRPr="00483C5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r>
        <w:rPr>
          <w:rFonts w:cs="Helvetica Neue"/>
          <w:b/>
          <w:color w:val="000000" w:themeColor="text1"/>
          <w:lang w:val="en-GB"/>
        </w:rPr>
        <w:t>Box 1- Definitions of tests and risk factors</w:t>
      </w:r>
    </w:p>
    <w:p w:rsidR="008C4F5E" w:rsidRPr="00766CE2" w:rsidRDefault="008C4F5E" w:rsidP="008C4F5E">
      <w:pPr>
        <w:pStyle w:val="ListParagraph"/>
        <w:tabs>
          <w:tab w:val="clear" w:pos="1440"/>
          <w:tab w:val="left" w:pos="0"/>
        </w:tabs>
        <w:spacing w:line="480" w:lineRule="auto"/>
        <w:ind w:left="0"/>
        <w:rPr>
          <w:rFonts w:cs="Helvetica Neue"/>
          <w:b/>
          <w:color w:val="000000" w:themeColor="text1"/>
          <w:lang w:val="en-US"/>
        </w:rPr>
      </w:pPr>
      <w:r>
        <w:rPr>
          <w:rFonts w:cs="Helvetica Neue"/>
          <w:b/>
          <w:noProof/>
          <w:color w:val="000000" w:themeColor="text1"/>
          <w:lang w:val="nl-NL" w:eastAsia="nl-NL"/>
        </w:rPr>
        <w:lastRenderedPageBreak/>
        <mc:AlternateContent>
          <mc:Choice Requires="wps">
            <w:drawing>
              <wp:anchor distT="0" distB="0" distL="114300" distR="114300" simplePos="0" relativeHeight="251659264" behindDoc="0" locked="0" layoutInCell="1" allowOverlap="1" wp14:anchorId="05D295C3" wp14:editId="7AC81EFF">
                <wp:simplePos x="0" y="0"/>
                <wp:positionH relativeFrom="column">
                  <wp:posOffset>-49242</wp:posOffset>
                </wp:positionH>
                <wp:positionV relativeFrom="paragraph">
                  <wp:posOffset>382328</wp:posOffset>
                </wp:positionV>
                <wp:extent cx="6096000" cy="7559675"/>
                <wp:effectExtent l="0" t="0" r="25400" b="34925"/>
                <wp:wrapSquare wrapText="bothSides"/>
                <wp:docPr id="14" name="Text Box 14"/>
                <wp:cNvGraphicFramePr/>
                <a:graphic xmlns:a="http://schemas.openxmlformats.org/drawingml/2006/main">
                  <a:graphicData uri="http://schemas.microsoft.com/office/word/2010/wordprocessingShape">
                    <wps:wsp>
                      <wps:cNvSpPr txBox="1"/>
                      <wps:spPr>
                        <a:xfrm>
                          <a:off x="0" y="0"/>
                          <a:ext cx="6096000" cy="7559675"/>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E17808"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Triage test: </w:t>
                            </w:r>
                            <w:r w:rsidRPr="00E17808">
                              <w:rPr>
                                <w:rFonts w:cs="Helvetica Neue"/>
                                <w:color w:val="000000" w:themeColor="text1"/>
                                <w:lang w:val="en-GB"/>
                              </w:rPr>
                              <w:t xml:space="preserve">a test </w:t>
                            </w:r>
                            <w:r>
                              <w:rPr>
                                <w:rFonts w:cs="Helvetica Neue"/>
                                <w:color w:val="000000" w:themeColor="text1"/>
                                <w:lang w:val="en-GB"/>
                              </w:rPr>
                              <w:t>that can be used in people presenting to a health facility and reporting one or a combination of symptoms compatible with TB (</w:t>
                            </w:r>
                            <w:r w:rsidRPr="00B1070C">
                              <w:t>cough, fever, night sweats, weight loss, chest</w:t>
                            </w:r>
                            <w:r>
                              <w:t xml:space="preserve"> </w:t>
                            </w:r>
                            <w:r w:rsidRPr="00B1070C">
                              <w:t>pain, haemoptysis</w:t>
                            </w:r>
                            <w:r>
                              <w:rPr>
                                <w:rFonts w:cs="Helvetica Neue"/>
                                <w:color w:val="000000" w:themeColor="text1"/>
                                <w:lang w:val="en-GB"/>
                              </w:rPr>
                              <w:t>) or in those with risk factors for TB (such as HIV or those who have had contact with someone who had infectious TB) to determine those who need confirmatory TB testing.</w:t>
                            </w:r>
                          </w:p>
                          <w:p w:rsidR="008C4F5E" w:rsidRPr="003C13A7"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Confirmatory test: </w:t>
                            </w:r>
                            <w:r>
                              <w:rPr>
                                <w:rFonts w:cs="Helvetica Neue"/>
                                <w:color w:val="000000" w:themeColor="text1"/>
                                <w:lang w:val="en-GB"/>
                              </w:rPr>
                              <w:t>a TB diagnostic test that provides a definitive diagnosis of TB. This will typically be Xpert or other WHO endorsed confirmatory tests such as mycobacterial culture. Based on the results of confirmatory testing, TB treatment can be initiated.</w:t>
                            </w:r>
                          </w:p>
                          <w:p w:rsidR="008C4F5E" w:rsidRPr="009925E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Comparator test: </w:t>
                            </w:r>
                            <w:r w:rsidRPr="00750241">
                              <w:rPr>
                                <w:rFonts w:cs="Helvetica Neue"/>
                                <w:color w:val="000000" w:themeColor="text1"/>
                                <w:lang w:val="en-GB"/>
                              </w:rPr>
                              <w:t xml:space="preserve">this is </w:t>
                            </w:r>
                            <w:r>
                              <w:rPr>
                                <w:rFonts w:cs="Helvetica Neue"/>
                                <w:color w:val="000000" w:themeColor="text1"/>
                                <w:lang w:val="en-GB"/>
                              </w:rPr>
                              <w:t>a test or procedure that is comparative to the index test (which in this case is a triage test). This could consist of an alternative triage test or the standard of care without triage testing.</w:t>
                            </w:r>
                          </w:p>
                          <w:p w:rsidR="008C4F5E" w:rsidRPr="00AD0039"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rPr>
                                <w:rFonts w:cs="Helvetica Neue"/>
                                <w:b/>
                                <w:color w:val="000000" w:themeColor="text1"/>
                                <w:lang w:val="en-GB"/>
                              </w:rPr>
                              <w:t>Risk factors for TB:</w:t>
                            </w:r>
                            <w:r w:rsidRPr="00D81ED9">
                              <w:rPr>
                                <w:rFonts w:cs="Helvetica Neue"/>
                                <w:color w:val="000000" w:themeColor="text1"/>
                                <w:lang w:val="en-GB"/>
                              </w:rPr>
                              <w:t xml:space="preserve"> </w:t>
                            </w:r>
                          </w:p>
                          <w:p w:rsidR="008C4F5E"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previously treated for TB</w:t>
                            </w:r>
                          </w:p>
                          <w:p w:rsidR="008C4F5E" w:rsidRPr="009B6FF9" w:rsidRDefault="008C4F5E" w:rsidP="008C4F5E">
                            <w:pPr>
                              <w:widowControl w:val="0"/>
                              <w:autoSpaceDE w:val="0"/>
                              <w:autoSpaceDN w:val="0"/>
                              <w:adjustRightInd w:val="0"/>
                              <w:rPr>
                                <w:rFonts w:ascii="Arial" w:hAnsi="Arial" w:cs="Arial"/>
                                <w:szCs w:val="24"/>
                              </w:rPr>
                            </w:pPr>
                            <w:r>
                              <w:rPr>
                                <w:rFonts w:ascii="Arial" w:hAnsi="Arial" w:cs="Arial"/>
                                <w:szCs w:val="24"/>
                              </w:rPr>
                              <w:t>Household or other close/prolonged contact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an untreated fibrotic lesion identified by chest radiography</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living with HIV and people attending HIV testing</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diabetes mellitus</w:t>
                            </w:r>
                            <w:r>
                              <w:rPr>
                                <w:rFonts w:ascii="Arial" w:hAnsi="Arial" w:cs="Arial"/>
                                <w:szCs w:val="24"/>
                              </w:rPr>
                              <w:t xml:space="preserve"> </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chronic respiratory disease and smoker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Undernourished people</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gastrectomy or jejuno</w:t>
                            </w:r>
                            <w:r>
                              <w:rPr>
                                <w:rFonts w:ascii="Arial" w:hAnsi="Arial" w:cs="Arial"/>
                                <w:szCs w:val="24"/>
                              </w:rPr>
                              <w:t>-</w:t>
                            </w:r>
                            <w:r w:rsidRPr="009B6FF9">
                              <w:rPr>
                                <w:rFonts w:ascii="Arial" w:hAnsi="Arial" w:cs="Arial"/>
                                <w:szCs w:val="24"/>
                              </w:rPr>
                              <w:t>ileal bypas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an alcohol-use disorder and intravenous drug user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chronic renal failure</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having treatments that compromise their immune system</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Elderly people</w:t>
                            </w:r>
                          </w:p>
                          <w:p w:rsidR="008C4F5E" w:rsidRDefault="008C4F5E" w:rsidP="008C4F5E">
                            <w:pPr>
                              <w:rPr>
                                <w:rFonts w:ascii="Arial" w:hAnsi="Arial" w:cs="Arial"/>
                                <w:szCs w:val="24"/>
                              </w:rPr>
                            </w:pPr>
                            <w:r w:rsidRPr="009B6FF9">
                              <w:rPr>
                                <w:rFonts w:ascii="Arial" w:hAnsi="Arial" w:cs="Arial"/>
                                <w:szCs w:val="24"/>
                              </w:rPr>
                              <w:t>People in mental health clinics or institutions</w:t>
                            </w:r>
                          </w:p>
                          <w:p w:rsidR="008C4F5E" w:rsidRPr="009B6FF9" w:rsidRDefault="008C4F5E" w:rsidP="008C4F5E">
                            <w:pPr>
                              <w:rPr>
                                <w:rFonts w:ascii="Arial" w:hAnsi="Arial" w:cs="Arial"/>
                                <w:szCs w:val="24"/>
                              </w:rPr>
                            </w:pPr>
                            <w:r>
                              <w:rPr>
                                <w:rFonts w:ascii="Arial" w:hAnsi="Arial" w:cs="Arial"/>
                                <w:szCs w:val="24"/>
                              </w:rPr>
                              <w:t>People in high risk congregate settings such as prisons or those who are homel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D295C3" id="_x0000_t202" coordsize="21600,21600" o:spt="202" path="m,l,21600r21600,l21600,xe">
                <v:stroke joinstyle="miter"/>
                <v:path gradientshapeok="t" o:connecttype="rect"/>
              </v:shapetype>
              <v:shape id="Text Box 14" o:spid="_x0000_s1026" type="#_x0000_t202" style="position:absolute;margin-left:-3.9pt;margin-top:30.1pt;width:480pt;height:59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" filled="f" strokecolor="black [3213]">
                <v:textbox>
                  <w:txbxContent>
                    <w:p w:rsidR="008C4F5E" w:rsidRPr="00E17808"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Triage test: </w:t>
                      </w:r>
                      <w:r w:rsidRPr="00E17808">
                        <w:rPr>
                          <w:rFonts w:cs="Helvetica Neue"/>
                          <w:color w:val="000000" w:themeColor="text1"/>
                          <w:lang w:val="en-GB"/>
                        </w:rPr>
                        <w:t xml:space="preserve">a test </w:t>
                      </w:r>
                      <w:r>
                        <w:rPr>
                          <w:rFonts w:cs="Helvetica Neue"/>
                          <w:color w:val="000000" w:themeColor="text1"/>
                          <w:lang w:val="en-GB"/>
                        </w:rPr>
                        <w:t>that can be used in people presenting to a health facility and reporting one or a combination of symptoms compatible with TB (</w:t>
                      </w:r>
                      <w:r w:rsidRPr="00B1070C">
                        <w:t>cough, fever, night sweats, weight loss, chest</w:t>
                      </w:r>
                      <w:r>
                        <w:t xml:space="preserve"> </w:t>
                      </w:r>
                      <w:r w:rsidRPr="00B1070C">
                        <w:t>pain, haemoptysis</w:t>
                      </w:r>
                      <w:r>
                        <w:rPr>
                          <w:rFonts w:cs="Helvetica Neue"/>
                          <w:color w:val="000000" w:themeColor="text1"/>
                          <w:lang w:val="en-GB"/>
                        </w:rPr>
                        <w:t>) or in those with risk factors for TB (such as HIV or those who have had contact with someone who had infectious TB) to determine those who need confirmatory TB testing.</w:t>
                      </w:r>
                    </w:p>
                    <w:p w:rsidR="008C4F5E" w:rsidRPr="003C13A7"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Confirmatory test: </w:t>
                      </w:r>
                      <w:r>
                        <w:rPr>
                          <w:rFonts w:cs="Helvetica Neue"/>
                          <w:color w:val="000000" w:themeColor="text1"/>
                          <w:lang w:val="en-GB"/>
                        </w:rPr>
                        <w:t>a TB diagnostic test that provides a definitive diagnosis of TB. This will typically be Xpert or other WHO endorsed confirmatory tests such as mycobacterial culture. Based on the results of confirmatory testing, TB treatment can be initiated.</w:t>
                      </w:r>
                    </w:p>
                    <w:p w:rsidR="008C4F5E" w:rsidRPr="009925E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Neue"/>
                          <w:color w:val="000000" w:themeColor="text1"/>
                          <w:lang w:val="en-GB"/>
                        </w:rPr>
                      </w:pPr>
                      <w:r>
                        <w:rPr>
                          <w:rFonts w:cs="Helvetica Neue"/>
                          <w:b/>
                          <w:color w:val="000000" w:themeColor="text1"/>
                          <w:lang w:val="en-GB"/>
                        </w:rPr>
                        <w:t xml:space="preserve">Comparator test: </w:t>
                      </w:r>
                      <w:r w:rsidRPr="00750241">
                        <w:rPr>
                          <w:rFonts w:cs="Helvetica Neue"/>
                          <w:color w:val="000000" w:themeColor="text1"/>
                          <w:lang w:val="en-GB"/>
                        </w:rPr>
                        <w:t xml:space="preserve">this is </w:t>
                      </w:r>
                      <w:r>
                        <w:rPr>
                          <w:rFonts w:cs="Helvetica Neue"/>
                          <w:color w:val="000000" w:themeColor="text1"/>
                          <w:lang w:val="en-GB"/>
                        </w:rPr>
                        <w:t>a test or procedure that is comparative to the index test (which in this case is a triage test). This could consist of an alternative triage test or the standard of care without triage testing.</w:t>
                      </w:r>
                    </w:p>
                    <w:p w:rsidR="008C4F5E" w:rsidRPr="00AD0039"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rPr>
                          <w:rFonts w:cs="Helvetica Neue"/>
                          <w:b/>
                          <w:color w:val="000000" w:themeColor="text1"/>
                          <w:lang w:val="en-GB"/>
                        </w:rPr>
                        <w:t>Risk factors for TB:</w:t>
                      </w:r>
                      <w:r w:rsidRPr="00D81ED9">
                        <w:rPr>
                          <w:rFonts w:cs="Helvetica Neue"/>
                          <w:color w:val="000000" w:themeColor="text1"/>
                          <w:lang w:val="en-GB"/>
                        </w:rPr>
                        <w:t xml:space="preserve"> </w:t>
                      </w:r>
                    </w:p>
                    <w:p w:rsidR="008C4F5E"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previously treated for TB</w:t>
                      </w:r>
                    </w:p>
                    <w:p w:rsidR="008C4F5E" w:rsidRPr="009B6FF9" w:rsidRDefault="008C4F5E" w:rsidP="008C4F5E">
                      <w:pPr>
                        <w:widowControl w:val="0"/>
                        <w:autoSpaceDE w:val="0"/>
                        <w:autoSpaceDN w:val="0"/>
                        <w:adjustRightInd w:val="0"/>
                        <w:rPr>
                          <w:rFonts w:ascii="Arial" w:hAnsi="Arial" w:cs="Arial"/>
                          <w:szCs w:val="24"/>
                        </w:rPr>
                      </w:pPr>
                      <w:r>
                        <w:rPr>
                          <w:rFonts w:ascii="Arial" w:hAnsi="Arial" w:cs="Arial"/>
                          <w:szCs w:val="24"/>
                        </w:rPr>
                        <w:t>Household or other close/prolonged contact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an untreated fibrotic lesion identified by chest radiography</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living with HIV and people attending HIV testing</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diabetes mellitus</w:t>
                      </w:r>
                      <w:r>
                        <w:rPr>
                          <w:rFonts w:ascii="Arial" w:hAnsi="Arial" w:cs="Arial"/>
                          <w:szCs w:val="24"/>
                        </w:rPr>
                        <w:t xml:space="preserve"> </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chronic respiratory disease and smoker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Undernourished people</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gastrectomy or jejuno</w:t>
                      </w:r>
                      <w:r>
                        <w:rPr>
                          <w:rFonts w:ascii="Arial" w:hAnsi="Arial" w:cs="Arial"/>
                          <w:szCs w:val="24"/>
                        </w:rPr>
                        <w:t>-</w:t>
                      </w:r>
                      <w:r w:rsidRPr="009B6FF9">
                        <w:rPr>
                          <w:rFonts w:ascii="Arial" w:hAnsi="Arial" w:cs="Arial"/>
                          <w:szCs w:val="24"/>
                        </w:rPr>
                        <w:t>ileal bypas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an alcohol-use disorder and intravenous drug users</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with chronic renal failure</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People having treatments that compromise their immune system</w:t>
                      </w:r>
                    </w:p>
                    <w:p w:rsidR="008C4F5E" w:rsidRPr="009B6FF9" w:rsidRDefault="008C4F5E" w:rsidP="008C4F5E">
                      <w:pPr>
                        <w:widowControl w:val="0"/>
                        <w:autoSpaceDE w:val="0"/>
                        <w:autoSpaceDN w:val="0"/>
                        <w:adjustRightInd w:val="0"/>
                        <w:rPr>
                          <w:rFonts w:ascii="Arial" w:hAnsi="Arial" w:cs="Arial"/>
                          <w:szCs w:val="24"/>
                        </w:rPr>
                      </w:pPr>
                      <w:r w:rsidRPr="009B6FF9">
                        <w:rPr>
                          <w:rFonts w:ascii="Arial" w:hAnsi="Arial" w:cs="Arial"/>
                          <w:szCs w:val="24"/>
                        </w:rPr>
                        <w:t>Elderly people</w:t>
                      </w:r>
                    </w:p>
                    <w:p w:rsidR="008C4F5E" w:rsidRDefault="008C4F5E" w:rsidP="008C4F5E">
                      <w:pPr>
                        <w:rPr>
                          <w:rFonts w:ascii="Arial" w:hAnsi="Arial" w:cs="Arial"/>
                          <w:szCs w:val="24"/>
                        </w:rPr>
                      </w:pPr>
                      <w:r w:rsidRPr="009B6FF9">
                        <w:rPr>
                          <w:rFonts w:ascii="Arial" w:hAnsi="Arial" w:cs="Arial"/>
                          <w:szCs w:val="24"/>
                        </w:rPr>
                        <w:t>People in mental health clinics or institutions</w:t>
                      </w:r>
                    </w:p>
                    <w:p w:rsidR="008C4F5E" w:rsidRPr="009B6FF9" w:rsidRDefault="008C4F5E" w:rsidP="008C4F5E">
                      <w:pPr>
                        <w:rPr>
                          <w:rFonts w:ascii="Arial" w:hAnsi="Arial" w:cs="Arial"/>
                          <w:szCs w:val="24"/>
                        </w:rPr>
                      </w:pPr>
                      <w:r>
                        <w:rPr>
                          <w:rFonts w:ascii="Arial" w:hAnsi="Arial" w:cs="Arial"/>
                          <w:szCs w:val="24"/>
                        </w:rPr>
                        <w:t>People in high risk congregate settings such as prisons or those who are homeless</w:t>
                      </w:r>
                    </w:p>
                  </w:txbxContent>
                </v:textbox>
                <w10:wrap type="square"/>
              </v:shape>
            </w:pict>
          </mc:Fallback>
        </mc:AlternateContent>
      </w:r>
    </w:p>
    <w:p w:rsidR="008C4F5E" w:rsidRPr="002F0BE5"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 xml:space="preserve">Table 1: Overview of recommendations for TB triage test diagnostic accuracy evaluations grouped by QUADAS domains </w:t>
      </w:r>
    </w:p>
    <w:tbl>
      <w:tblPr>
        <w:tblStyle w:val="TableGrid"/>
        <w:tblW w:w="9360" w:type="dxa"/>
        <w:tblInd w:w="-72" w:type="dxa"/>
        <w:tblLook w:val="04A0" w:firstRow="1" w:lastRow="0" w:firstColumn="1" w:lastColumn="0" w:noHBand="0" w:noVBand="1"/>
      </w:tblPr>
      <w:tblGrid>
        <w:gridCol w:w="2520"/>
        <w:gridCol w:w="6840"/>
      </w:tblGrid>
      <w:tr w:rsidR="008C4F5E" w:rsidTr="009736D4">
        <w:tc>
          <w:tcPr>
            <w:tcW w:w="2520" w:type="dxa"/>
            <w:tcBorders>
              <w:bottom w:val="single" w:sz="4" w:space="0" w:color="auto"/>
            </w:tcBorders>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 xml:space="preserve">Topic </w:t>
            </w:r>
          </w:p>
        </w:tc>
        <w:tc>
          <w:tcPr>
            <w:tcW w:w="6840" w:type="dxa"/>
            <w:tcBorders>
              <w:bottom w:val="single" w:sz="4" w:space="0" w:color="auto"/>
            </w:tcBorders>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Recommendation</w:t>
            </w:r>
          </w:p>
        </w:tc>
      </w:tr>
      <w:tr w:rsidR="008C4F5E" w:rsidTr="009736D4">
        <w:tc>
          <w:tcPr>
            <w:tcW w:w="2520" w:type="dxa"/>
            <w:shd w:val="clear" w:color="auto" w:fill="E6E6E6"/>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 xml:space="preserve">General Study </w:t>
            </w:r>
            <w:r>
              <w:rPr>
                <w:rFonts w:cs="Helvetica Neue"/>
                <w:b/>
                <w:color w:val="000000" w:themeColor="text1"/>
                <w:lang w:val="en-GB"/>
              </w:rPr>
              <w:lastRenderedPageBreak/>
              <w:t>Design</w:t>
            </w:r>
          </w:p>
        </w:tc>
        <w:tc>
          <w:tcPr>
            <w:tcW w:w="6840" w:type="dxa"/>
            <w:shd w:val="clear" w:color="auto" w:fill="E6E6E6"/>
          </w:tcPr>
          <w:p w:rsidR="008C4F5E" w:rsidRDefault="008C4F5E" w:rsidP="008C4F5E">
            <w:pPr>
              <w:pStyle w:val="ListParagraph"/>
              <w:widowControl w:val="0"/>
              <w:numPr>
                <w:ilvl w:val="0"/>
                <w:numId w:val="44"/>
              </w:numPr>
              <w:tabs>
                <w:tab w:val="clear" w:pos="1440"/>
              </w:tabs>
              <w:autoSpaceDE w:val="0"/>
              <w:autoSpaceDN w:val="0"/>
              <w:adjustRightInd w:val="0"/>
              <w:spacing w:after="0"/>
              <w:rPr>
                <w:rFonts w:cs="Helvetica Neue"/>
                <w:color w:val="000000" w:themeColor="text1"/>
                <w:lang w:val="en-GB"/>
              </w:rPr>
            </w:pPr>
            <w:r w:rsidRPr="004C2A7A">
              <w:rPr>
                <w:rFonts w:cs="Helvetica Neue"/>
                <w:color w:val="000000" w:themeColor="text1"/>
                <w:lang w:val="en-GB"/>
              </w:rPr>
              <w:lastRenderedPageBreak/>
              <w:t xml:space="preserve">Use a cross-sectional or cohort study enrolling a </w:t>
            </w:r>
            <w:r w:rsidRPr="004C2A7A">
              <w:rPr>
                <w:rFonts w:cs="Helvetica Neue"/>
                <w:color w:val="000000" w:themeColor="text1"/>
                <w:lang w:val="en-GB"/>
              </w:rPr>
              <w:lastRenderedPageBreak/>
              <w:t>consecutive series or random sample of patients who require evaluation for TB (avoid using patients with known severe disease or healthy controls, since this introduces spectrum bias and can overestimate test accuracy)</w:t>
            </w:r>
          </w:p>
          <w:p w:rsidR="008C4F5E" w:rsidRDefault="008C4F5E" w:rsidP="008C4F5E">
            <w:pPr>
              <w:pStyle w:val="ListParagraph"/>
              <w:widowControl w:val="0"/>
              <w:numPr>
                <w:ilvl w:val="0"/>
                <w:numId w:val="44"/>
              </w:numPr>
              <w:tabs>
                <w:tab w:val="clear" w:pos="1440"/>
              </w:tabs>
              <w:autoSpaceDE w:val="0"/>
              <w:autoSpaceDN w:val="0"/>
              <w:adjustRightInd w:val="0"/>
              <w:spacing w:after="0"/>
              <w:rPr>
                <w:rFonts w:cs="Helvetica Neue"/>
                <w:color w:val="000000" w:themeColor="text1"/>
                <w:lang w:val="en-GB"/>
              </w:rPr>
            </w:pPr>
            <w:r>
              <w:t>Banked specimens may play an important role to supplement data collected from prospective evaluations (while recognizing the possibility of spectrum bias)</w:t>
            </w:r>
          </w:p>
          <w:p w:rsidR="008C4F5E" w:rsidRDefault="008C4F5E" w:rsidP="008C4F5E">
            <w:pPr>
              <w:pStyle w:val="ListParagraph"/>
              <w:widowControl w:val="0"/>
              <w:numPr>
                <w:ilvl w:val="0"/>
                <w:numId w:val="44"/>
              </w:numPr>
              <w:tabs>
                <w:tab w:val="clear" w:pos="1440"/>
              </w:tabs>
              <w:autoSpaceDE w:val="0"/>
              <w:autoSpaceDN w:val="0"/>
              <w:adjustRightInd w:val="0"/>
              <w:spacing w:after="0"/>
              <w:rPr>
                <w:rFonts w:cs="Helvetica Neue"/>
                <w:color w:val="000000" w:themeColor="text1"/>
                <w:lang w:val="en-GB"/>
              </w:rPr>
            </w:pPr>
            <w:r>
              <w:rPr>
                <w:rFonts w:cs="Helvetica Neue"/>
                <w:color w:val="000000" w:themeColor="text1"/>
                <w:lang w:val="en-GB"/>
              </w:rPr>
              <w:t xml:space="preserve">Consider how many reference standard positive and negative samples are required to obtain a precise estimate of the sensitivity and specificity respectively (sample size calculations should </w:t>
            </w:r>
            <w:proofErr w:type="gramStart"/>
            <w:r>
              <w:rPr>
                <w:rFonts w:cs="Helvetica Neue"/>
                <w:color w:val="000000" w:themeColor="text1"/>
                <w:lang w:val="en-GB"/>
              </w:rPr>
              <w:t>take into account</w:t>
            </w:r>
            <w:proofErr w:type="gramEnd"/>
            <w:r>
              <w:rPr>
                <w:rFonts w:cs="Helvetica Neue"/>
                <w:color w:val="000000" w:themeColor="text1"/>
                <w:lang w:val="en-GB"/>
              </w:rPr>
              <w:t xml:space="preserve"> factors including TB prevalence)</w:t>
            </w:r>
          </w:p>
          <w:p w:rsidR="008C4F5E" w:rsidRDefault="008C4F5E" w:rsidP="008C4F5E">
            <w:pPr>
              <w:pStyle w:val="ListParagraph"/>
              <w:widowControl w:val="0"/>
              <w:numPr>
                <w:ilvl w:val="0"/>
                <w:numId w:val="44"/>
              </w:numPr>
              <w:tabs>
                <w:tab w:val="clear" w:pos="1440"/>
              </w:tabs>
              <w:autoSpaceDE w:val="0"/>
              <w:autoSpaceDN w:val="0"/>
              <w:adjustRightInd w:val="0"/>
              <w:spacing w:after="0"/>
              <w:rPr>
                <w:rFonts w:cs="Helvetica Neue"/>
                <w:color w:val="000000" w:themeColor="text1"/>
                <w:lang w:val="en-GB"/>
              </w:rPr>
            </w:pPr>
            <w:r>
              <w:rPr>
                <w:rFonts w:cs="Helvetica Neue"/>
                <w:color w:val="000000" w:themeColor="text1"/>
                <w:lang w:val="en-GB"/>
              </w:rPr>
              <w:t xml:space="preserve">Refer to the STARD (Standards for Reporting of Diagnostic Accuracy) guidelines in addition to the more detailed advice pertaining to TB triage test evaluation in this article </w:t>
            </w:r>
          </w:p>
          <w:p w:rsidR="008C4F5E" w:rsidRPr="004C2A7A" w:rsidRDefault="008C4F5E" w:rsidP="009736D4">
            <w:pPr>
              <w:pStyle w:val="ListParagraph"/>
              <w:widowControl w:val="0"/>
              <w:tabs>
                <w:tab w:val="clear" w:pos="1440"/>
              </w:tabs>
              <w:autoSpaceDE w:val="0"/>
              <w:autoSpaceDN w:val="0"/>
              <w:adjustRightInd w:val="0"/>
              <w:spacing w:after="0"/>
              <w:ind w:left="360"/>
              <w:rPr>
                <w:rFonts w:cs="Helvetica Neue"/>
                <w:color w:val="000000" w:themeColor="text1"/>
                <w:lang w:val="en-GB"/>
              </w:rPr>
            </w:pPr>
          </w:p>
        </w:tc>
      </w:tr>
      <w:tr w:rsidR="008C4F5E" w:rsidTr="009736D4">
        <w:tc>
          <w:tcPr>
            <w:tcW w:w="2520" w:type="dxa"/>
            <w:tcBorders>
              <w:bottom w:val="single" w:sz="4" w:space="0" w:color="auto"/>
            </w:tcBorders>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lastRenderedPageBreak/>
              <w:t>Population and Setting</w:t>
            </w:r>
          </w:p>
        </w:tc>
        <w:tc>
          <w:tcPr>
            <w:tcW w:w="6840" w:type="dxa"/>
            <w:tcBorders>
              <w:bottom w:val="single" w:sz="4" w:space="0" w:color="auto"/>
            </w:tcBorders>
          </w:tcPr>
          <w:p w:rsidR="008C4F5E" w:rsidRPr="004B068C" w:rsidRDefault="008C4F5E" w:rsidP="008C4F5E">
            <w:pPr>
              <w:pStyle w:val="ListParagraph"/>
              <w:widowControl w:val="0"/>
              <w:numPr>
                <w:ilvl w:val="0"/>
                <w:numId w:val="44"/>
              </w:numPr>
              <w:tabs>
                <w:tab w:val="clear" w:pos="1440"/>
              </w:tabs>
              <w:autoSpaceDE w:val="0"/>
              <w:autoSpaceDN w:val="0"/>
              <w:adjustRightInd w:val="0"/>
              <w:spacing w:after="0"/>
              <w:rPr>
                <w:rFonts w:cs="Helvetica Neue"/>
                <w:color w:val="000000" w:themeColor="text1"/>
                <w:lang w:val="en-GB"/>
              </w:rPr>
            </w:pPr>
            <w:r w:rsidRPr="004B068C">
              <w:rPr>
                <w:rFonts w:cs="Helvetica Neue"/>
                <w:color w:val="000000" w:themeColor="text1"/>
                <w:lang w:val="en-GB"/>
              </w:rPr>
              <w:t xml:space="preserve">Avoid selecting patients in whom TB has already been diagnosed by another test or who have already started on TB treatment </w:t>
            </w:r>
          </w:p>
          <w:p w:rsidR="008C4F5E" w:rsidRPr="00DD14A2" w:rsidRDefault="008C4F5E" w:rsidP="008C4F5E">
            <w:pPr>
              <w:pStyle w:val="ListParagraph"/>
              <w:widowControl w:val="0"/>
              <w:numPr>
                <w:ilvl w:val="0"/>
                <w:numId w:val="45"/>
              </w:numPr>
              <w:tabs>
                <w:tab w:val="clear" w:pos="1440"/>
              </w:tabs>
              <w:autoSpaceDE w:val="0"/>
              <w:autoSpaceDN w:val="0"/>
              <w:adjustRightInd w:val="0"/>
              <w:spacing w:after="0"/>
              <w:rPr>
                <w:rFonts w:cs="Helvetica Neue"/>
                <w:color w:val="000000" w:themeColor="text1"/>
                <w:lang w:val="en-GB"/>
              </w:rPr>
            </w:pPr>
            <w:r w:rsidRPr="004B068C">
              <w:rPr>
                <w:lang w:val="en-US"/>
              </w:rPr>
              <w:t>For initial studies focus on adults, including PLHIV, who have respira</w:t>
            </w:r>
            <w:r>
              <w:rPr>
                <w:lang w:val="en-US"/>
              </w:rPr>
              <w:t>tory symptoms suggestive of TB; subsequent evaluation should include</w:t>
            </w:r>
            <w:r w:rsidRPr="004B068C">
              <w:rPr>
                <w:lang w:val="en-US"/>
              </w:rPr>
              <w:t xml:space="preserve"> other key groups </w:t>
            </w:r>
            <w:r>
              <w:rPr>
                <w:lang w:val="en-US"/>
              </w:rPr>
              <w:t xml:space="preserve">such as children and people being evaluated for </w:t>
            </w:r>
            <w:r w:rsidRPr="004B068C">
              <w:rPr>
                <w:lang w:val="en-US"/>
              </w:rPr>
              <w:t>extrapulmonary TB</w:t>
            </w:r>
          </w:p>
          <w:p w:rsidR="008C4F5E" w:rsidRPr="00DD14A2" w:rsidRDefault="008C4F5E" w:rsidP="008C4F5E">
            <w:pPr>
              <w:pStyle w:val="ListParagraph"/>
              <w:widowControl w:val="0"/>
              <w:numPr>
                <w:ilvl w:val="0"/>
                <w:numId w:val="45"/>
              </w:numPr>
              <w:tabs>
                <w:tab w:val="clear" w:pos="1440"/>
              </w:tabs>
              <w:autoSpaceDE w:val="0"/>
              <w:autoSpaceDN w:val="0"/>
              <w:adjustRightInd w:val="0"/>
              <w:spacing w:after="0"/>
              <w:rPr>
                <w:rFonts w:cs="Helvetica Neue"/>
                <w:color w:val="000000" w:themeColor="text1"/>
                <w:lang w:val="en-GB"/>
              </w:rPr>
            </w:pPr>
            <w:r>
              <w:t>Studies should enrol patients in the primary settings of intended use i.e. L0: community health outposts, L1: primary healthcare centres and L2: district hospitals</w:t>
            </w:r>
          </w:p>
          <w:p w:rsidR="008C4F5E" w:rsidRDefault="008C4F5E" w:rsidP="008C4F5E">
            <w:pPr>
              <w:pStyle w:val="ListParagraph"/>
              <w:widowControl w:val="0"/>
              <w:numPr>
                <w:ilvl w:val="0"/>
                <w:numId w:val="45"/>
              </w:numPr>
              <w:tabs>
                <w:tab w:val="clear" w:pos="1440"/>
              </w:tabs>
              <w:autoSpaceDE w:val="0"/>
              <w:autoSpaceDN w:val="0"/>
              <w:adjustRightInd w:val="0"/>
              <w:spacing w:after="0"/>
              <w:rPr>
                <w:rFonts w:cs="Helvetica Neue"/>
                <w:color w:val="000000" w:themeColor="text1"/>
                <w:lang w:val="en-GB"/>
              </w:rPr>
            </w:pPr>
            <w:r>
              <w:rPr>
                <w:rFonts w:cs="Helvetica Neue"/>
                <w:color w:val="000000" w:themeColor="text1"/>
                <w:lang w:val="en-GB"/>
              </w:rPr>
              <w:t xml:space="preserve">Perform testing (particularly for reference standard since triage test may be a point of care assay) in quality assured laboratories; followed by testing in settings of intended use </w:t>
            </w:r>
          </w:p>
          <w:p w:rsidR="008C4F5E" w:rsidRDefault="008C4F5E" w:rsidP="008C4F5E">
            <w:pPr>
              <w:pStyle w:val="ListParagraph"/>
              <w:widowControl w:val="0"/>
              <w:numPr>
                <w:ilvl w:val="0"/>
                <w:numId w:val="45"/>
              </w:numPr>
              <w:tabs>
                <w:tab w:val="clear" w:pos="1440"/>
              </w:tabs>
              <w:autoSpaceDE w:val="0"/>
              <w:autoSpaceDN w:val="0"/>
              <w:adjustRightInd w:val="0"/>
              <w:spacing w:after="0"/>
              <w:rPr>
                <w:rFonts w:cs="Helvetica Neue"/>
                <w:color w:val="000000" w:themeColor="text1"/>
                <w:lang w:val="en-GB"/>
              </w:rPr>
            </w:pPr>
            <w:r w:rsidRPr="00DD14A2">
              <w:rPr>
                <w:rFonts w:cs="Helvetica Neue"/>
                <w:color w:val="000000" w:themeColor="text1"/>
                <w:lang w:val="en-GB"/>
              </w:rPr>
              <w:t>Provide stratified accuracy estimates for key</w:t>
            </w:r>
            <w:r>
              <w:rPr>
                <w:rFonts w:cs="Helvetica Neue"/>
                <w:color w:val="000000" w:themeColor="text1"/>
                <w:lang w:val="en-GB"/>
              </w:rPr>
              <w:t xml:space="preserve"> sub-populations (by HIV-status, </w:t>
            </w:r>
            <w:r w:rsidRPr="00DD14A2">
              <w:rPr>
                <w:rFonts w:cs="Helvetica Neue"/>
                <w:color w:val="000000" w:themeColor="text1"/>
                <w:lang w:val="en-GB"/>
              </w:rPr>
              <w:t>smear-status</w:t>
            </w:r>
            <w:r>
              <w:rPr>
                <w:rFonts w:cs="Helvetica Neue"/>
                <w:color w:val="000000" w:themeColor="text1"/>
                <w:lang w:val="en-GB"/>
              </w:rPr>
              <w:t>, presence of co-morbidities such as chronic lung disease that may present with TB symptoms such as cough</w:t>
            </w:r>
            <w:r w:rsidRPr="00DD14A2">
              <w:rPr>
                <w:rFonts w:cs="Helvetica Neue"/>
                <w:color w:val="000000" w:themeColor="text1"/>
                <w:lang w:val="en-GB"/>
              </w:rPr>
              <w:t>)</w:t>
            </w:r>
          </w:p>
          <w:p w:rsidR="008C4F5E" w:rsidRPr="004B068C" w:rsidRDefault="008C4F5E" w:rsidP="009736D4">
            <w:pPr>
              <w:pStyle w:val="ListParagraph"/>
              <w:widowControl w:val="0"/>
              <w:tabs>
                <w:tab w:val="clear" w:pos="1440"/>
              </w:tabs>
              <w:autoSpaceDE w:val="0"/>
              <w:autoSpaceDN w:val="0"/>
              <w:adjustRightInd w:val="0"/>
              <w:spacing w:after="0"/>
              <w:ind w:left="360"/>
              <w:rPr>
                <w:rFonts w:cs="Helvetica Neue"/>
                <w:color w:val="000000" w:themeColor="text1"/>
                <w:lang w:val="en-GB"/>
              </w:rPr>
            </w:pPr>
          </w:p>
        </w:tc>
      </w:tr>
      <w:tr w:rsidR="008C4F5E" w:rsidTr="009736D4">
        <w:tc>
          <w:tcPr>
            <w:tcW w:w="2520" w:type="dxa"/>
            <w:tcBorders>
              <w:bottom w:val="single" w:sz="4" w:space="0" w:color="auto"/>
            </w:tcBorders>
            <w:shd w:val="clear" w:color="auto" w:fill="E6E6E6"/>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Index Test</w:t>
            </w:r>
          </w:p>
        </w:tc>
        <w:tc>
          <w:tcPr>
            <w:tcW w:w="6840" w:type="dxa"/>
            <w:tcBorders>
              <w:bottom w:val="single" w:sz="4" w:space="0" w:color="auto"/>
            </w:tcBorders>
            <w:shd w:val="clear" w:color="auto" w:fill="E6E6E6"/>
          </w:tcPr>
          <w:p w:rsidR="008C4F5E" w:rsidRDefault="008C4F5E" w:rsidP="008C4F5E">
            <w:pPr>
              <w:pStyle w:val="ListParagraph"/>
              <w:widowControl w:val="0"/>
              <w:numPr>
                <w:ilvl w:val="0"/>
                <w:numId w:val="45"/>
              </w:numPr>
              <w:tabs>
                <w:tab w:val="clear" w:pos="1440"/>
              </w:tabs>
              <w:autoSpaceDE w:val="0"/>
              <w:autoSpaceDN w:val="0"/>
              <w:adjustRightInd w:val="0"/>
              <w:spacing w:after="0"/>
            </w:pPr>
            <w:r>
              <w:t>Studies should report the specifics of the triage test under investigation (administration, interpretation and setting)</w:t>
            </w:r>
          </w:p>
          <w:p w:rsidR="008C4F5E" w:rsidRDefault="008C4F5E" w:rsidP="008C4F5E">
            <w:pPr>
              <w:pStyle w:val="ListParagraph"/>
              <w:widowControl w:val="0"/>
              <w:numPr>
                <w:ilvl w:val="0"/>
                <w:numId w:val="45"/>
              </w:numPr>
              <w:tabs>
                <w:tab w:val="clear" w:pos="1440"/>
              </w:tabs>
              <w:autoSpaceDE w:val="0"/>
              <w:autoSpaceDN w:val="0"/>
              <w:adjustRightInd w:val="0"/>
              <w:spacing w:after="0"/>
            </w:pPr>
            <w:r>
              <w:t>Indeterminate or invalid results and instrument failures should be reported</w:t>
            </w:r>
          </w:p>
          <w:p w:rsidR="008C4F5E" w:rsidRPr="00747302" w:rsidRDefault="008C4F5E" w:rsidP="008C4F5E">
            <w:pPr>
              <w:pStyle w:val="ListParagraph"/>
              <w:widowControl w:val="0"/>
              <w:numPr>
                <w:ilvl w:val="0"/>
                <w:numId w:val="45"/>
              </w:numPr>
              <w:tabs>
                <w:tab w:val="clear" w:pos="1440"/>
              </w:tabs>
              <w:autoSpaceDE w:val="0"/>
              <w:autoSpaceDN w:val="0"/>
              <w:adjustRightInd w:val="0"/>
              <w:spacing w:after="0"/>
            </w:pPr>
            <w:r>
              <w:t xml:space="preserve">If a test has a non-automated read-out, </w:t>
            </w:r>
            <w:r w:rsidRPr="0055136D">
              <w:rPr>
                <w:lang w:val="en-US"/>
              </w:rPr>
              <w:t xml:space="preserve">blinding is essential to make sure </w:t>
            </w:r>
            <w:r>
              <w:rPr>
                <w:lang w:val="en-US"/>
              </w:rPr>
              <w:t xml:space="preserve">the </w:t>
            </w:r>
            <w:r w:rsidRPr="0055136D">
              <w:rPr>
                <w:lang w:val="en-US"/>
              </w:rPr>
              <w:t>index test is interpreted independent</w:t>
            </w:r>
            <w:r>
              <w:rPr>
                <w:lang w:val="en-US"/>
              </w:rPr>
              <w:t>ly</w:t>
            </w:r>
            <w:r w:rsidRPr="0055136D">
              <w:rPr>
                <w:lang w:val="en-US"/>
              </w:rPr>
              <w:t xml:space="preserve"> of </w:t>
            </w:r>
            <w:r>
              <w:rPr>
                <w:lang w:val="en-US"/>
              </w:rPr>
              <w:t xml:space="preserve">the </w:t>
            </w:r>
            <w:r w:rsidRPr="0055136D">
              <w:rPr>
                <w:lang w:val="en-US"/>
              </w:rPr>
              <w:t>reference test or comparators</w:t>
            </w:r>
          </w:p>
          <w:p w:rsidR="008C4F5E" w:rsidRPr="00253017" w:rsidRDefault="008C4F5E" w:rsidP="009736D4">
            <w:pPr>
              <w:pStyle w:val="ListParagraph"/>
              <w:widowControl w:val="0"/>
              <w:tabs>
                <w:tab w:val="clear" w:pos="1440"/>
              </w:tabs>
              <w:autoSpaceDE w:val="0"/>
              <w:autoSpaceDN w:val="0"/>
              <w:adjustRightInd w:val="0"/>
              <w:spacing w:after="0"/>
              <w:ind w:left="360"/>
              <w:rPr>
                <w:rFonts w:cs="Helvetica Neue"/>
                <w:color w:val="000000" w:themeColor="text1"/>
                <w:lang w:val="en-GB"/>
              </w:rPr>
            </w:pPr>
          </w:p>
        </w:tc>
      </w:tr>
      <w:tr w:rsidR="008C4F5E" w:rsidTr="009736D4">
        <w:tc>
          <w:tcPr>
            <w:tcW w:w="2520" w:type="dxa"/>
            <w:tcBorders>
              <w:bottom w:val="single" w:sz="4" w:space="0" w:color="auto"/>
            </w:tcBorders>
            <w:shd w:val="clear" w:color="auto" w:fill="auto"/>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Reference standard and comparators</w:t>
            </w:r>
          </w:p>
        </w:tc>
        <w:tc>
          <w:tcPr>
            <w:tcW w:w="6840" w:type="dxa"/>
            <w:tcBorders>
              <w:bottom w:val="single" w:sz="4" w:space="0" w:color="auto"/>
            </w:tcBorders>
            <w:shd w:val="clear" w:color="auto" w:fill="auto"/>
          </w:tcPr>
          <w:p w:rsidR="008C4F5E" w:rsidRDefault="008C4F5E" w:rsidP="008C4F5E">
            <w:pPr>
              <w:pStyle w:val="ListParagraph"/>
              <w:widowControl w:val="0"/>
              <w:numPr>
                <w:ilvl w:val="0"/>
                <w:numId w:val="45"/>
              </w:numPr>
              <w:tabs>
                <w:tab w:val="clear" w:pos="1440"/>
              </w:tabs>
              <w:autoSpaceDE w:val="0"/>
              <w:autoSpaceDN w:val="0"/>
              <w:adjustRightInd w:val="0"/>
              <w:spacing w:after="0"/>
            </w:pPr>
            <w:r w:rsidRPr="005B0280">
              <w:t xml:space="preserve">Use automated liquid culture as the </w:t>
            </w:r>
            <w:r>
              <w:t xml:space="preserve">primary </w:t>
            </w:r>
            <w:r w:rsidRPr="005B0280">
              <w:t>reference standard</w:t>
            </w:r>
            <w:r>
              <w:t xml:space="preserve"> </w:t>
            </w:r>
          </w:p>
          <w:p w:rsidR="008C4F5E" w:rsidRPr="005B0280" w:rsidRDefault="008C4F5E" w:rsidP="008C4F5E">
            <w:pPr>
              <w:pStyle w:val="ListParagraph"/>
              <w:widowControl w:val="0"/>
              <w:numPr>
                <w:ilvl w:val="0"/>
                <w:numId w:val="45"/>
              </w:numPr>
              <w:tabs>
                <w:tab w:val="clear" w:pos="1440"/>
              </w:tabs>
              <w:autoSpaceDE w:val="0"/>
              <w:autoSpaceDN w:val="0"/>
              <w:adjustRightInd w:val="0"/>
              <w:spacing w:after="0"/>
            </w:pPr>
            <w:r>
              <w:t xml:space="preserve">Studies may also compare triage tests to the confirmatory test used in practice at the setting where the test is being evaluated (e.g. </w:t>
            </w:r>
            <w:proofErr w:type="spellStart"/>
            <w:r>
              <w:t>Xpert</w:t>
            </w:r>
            <w:proofErr w:type="spellEnd"/>
            <w:r>
              <w:t xml:space="preserve"> or other WHO-endorsed molecular </w:t>
            </w:r>
            <w:r>
              <w:lastRenderedPageBreak/>
              <w:t>diagnostic tests) but this should optimally be done in addition to culture</w:t>
            </w:r>
          </w:p>
          <w:p w:rsidR="008C4F5E" w:rsidRDefault="008C4F5E" w:rsidP="008C4F5E">
            <w:pPr>
              <w:pStyle w:val="ListParagraph"/>
              <w:widowControl w:val="0"/>
              <w:numPr>
                <w:ilvl w:val="0"/>
                <w:numId w:val="45"/>
              </w:numPr>
              <w:tabs>
                <w:tab w:val="clear" w:pos="1440"/>
              </w:tabs>
              <w:autoSpaceDE w:val="0"/>
              <w:autoSpaceDN w:val="0"/>
              <w:adjustRightInd w:val="0"/>
              <w:spacing w:after="0"/>
            </w:pPr>
            <w:r w:rsidRPr="005B0280">
              <w:t xml:space="preserve">Avoid partial or differential verification bias – i.e. all those who received the index test should also receive the same reference standard </w:t>
            </w:r>
          </w:p>
          <w:p w:rsidR="008C4F5E" w:rsidRDefault="008C4F5E" w:rsidP="008C4F5E">
            <w:pPr>
              <w:pStyle w:val="ListParagraph"/>
              <w:widowControl w:val="0"/>
              <w:numPr>
                <w:ilvl w:val="0"/>
                <w:numId w:val="45"/>
              </w:numPr>
              <w:tabs>
                <w:tab w:val="clear" w:pos="1440"/>
              </w:tabs>
              <w:autoSpaceDE w:val="0"/>
              <w:autoSpaceDN w:val="0"/>
              <w:adjustRightInd w:val="0"/>
              <w:spacing w:after="0"/>
            </w:pPr>
            <w:r w:rsidRPr="005B0280">
              <w:t>Include clinical case definition, additional measures as well as follow-up, to understand discordant (index-test-positive, culture-negative) results</w:t>
            </w:r>
          </w:p>
          <w:p w:rsidR="008C4F5E" w:rsidRPr="005B0280" w:rsidRDefault="008C4F5E" w:rsidP="008C4F5E">
            <w:pPr>
              <w:pStyle w:val="ListParagraph"/>
              <w:widowControl w:val="0"/>
              <w:numPr>
                <w:ilvl w:val="0"/>
                <w:numId w:val="45"/>
              </w:numPr>
              <w:tabs>
                <w:tab w:val="clear" w:pos="1440"/>
              </w:tabs>
              <w:autoSpaceDE w:val="0"/>
              <w:autoSpaceDN w:val="0"/>
              <w:adjustRightInd w:val="0"/>
              <w:spacing w:after="0"/>
            </w:pPr>
            <w:r>
              <w:t>Studies may compare triage tests to other comparator triage tests such as CXR or CRP but these should be done in addition to the reference standard</w:t>
            </w:r>
          </w:p>
          <w:p w:rsidR="008C4F5E" w:rsidRPr="00253017"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p>
        </w:tc>
      </w:tr>
      <w:tr w:rsidR="008C4F5E" w:rsidTr="009736D4">
        <w:tc>
          <w:tcPr>
            <w:tcW w:w="2520" w:type="dxa"/>
            <w:tcBorders>
              <w:bottom w:val="single" w:sz="4" w:space="0" w:color="auto"/>
            </w:tcBorders>
            <w:shd w:val="clear" w:color="auto" w:fill="E6E6E6"/>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lastRenderedPageBreak/>
              <w:t>Flow and specimen issues</w:t>
            </w:r>
          </w:p>
        </w:tc>
        <w:tc>
          <w:tcPr>
            <w:tcW w:w="6840" w:type="dxa"/>
            <w:tcBorders>
              <w:bottom w:val="single" w:sz="4" w:space="0" w:color="auto"/>
            </w:tcBorders>
            <w:shd w:val="clear" w:color="auto" w:fill="E6E6E6"/>
          </w:tcPr>
          <w:p w:rsidR="008C4F5E" w:rsidRDefault="008C4F5E" w:rsidP="008C4F5E">
            <w:pPr>
              <w:pStyle w:val="ListParagraph"/>
              <w:widowControl w:val="0"/>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rPr>
                <w:rFonts w:cs="Helvetica Neue"/>
                <w:color w:val="000000" w:themeColor="text1"/>
                <w:lang w:val="en-GB"/>
              </w:rPr>
              <w:t xml:space="preserve">Studies should carefully design and report the sample flow and specimen processing </w:t>
            </w:r>
          </w:p>
          <w:p w:rsidR="008C4F5E" w:rsidRDefault="008C4F5E" w:rsidP="008C4F5E">
            <w:pPr>
              <w:pStyle w:val="ListParagraph"/>
              <w:widowControl w:val="0"/>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rPr>
                <w:rFonts w:cs="Helvetica Neue"/>
                <w:color w:val="000000" w:themeColor="text1"/>
                <w:lang w:val="en-GB"/>
              </w:rPr>
              <w:t>The triage test and reference standard should ideally be performed on the same day (and same specimen if the triage test is sputum-based)</w:t>
            </w:r>
          </w:p>
          <w:p w:rsidR="008C4F5E" w:rsidRPr="00503CB7" w:rsidRDefault="008C4F5E" w:rsidP="008C4F5E">
            <w:pPr>
              <w:pStyle w:val="ListParagraph"/>
              <w:widowControl w:val="0"/>
              <w:numPr>
                <w:ilvl w:val="0"/>
                <w:numId w:val="4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t>For</w:t>
            </w:r>
            <w:r w:rsidRPr="00540C63">
              <w:t xml:space="preserve"> tests</w:t>
            </w:r>
            <w:r>
              <w:t xml:space="preserve"> that employ machine learning techniques, test results may be based on probability thresholds. Pre-specification of thresholds (whether a single or multiple) is essential for late-stage studies aiming to provide unbiased estimates of sensitivity and specificity</w:t>
            </w:r>
          </w:p>
          <w:p w:rsidR="008C4F5E" w:rsidRPr="00503CB7" w:rsidRDefault="008C4F5E" w:rsidP="009736D4">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Neue"/>
                <w:color w:val="000000" w:themeColor="text1"/>
                <w:lang w:val="en-GB"/>
              </w:rPr>
            </w:pPr>
          </w:p>
        </w:tc>
      </w:tr>
      <w:tr w:rsidR="008C4F5E" w:rsidTr="009736D4">
        <w:tc>
          <w:tcPr>
            <w:tcW w:w="2520" w:type="dxa"/>
            <w:shd w:val="clear" w:color="auto" w:fill="auto"/>
          </w:tcPr>
          <w:p w:rsidR="008C4F5E" w:rsidRDefault="008C4F5E" w:rsidP="009736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Key issues beyond accuracy</w:t>
            </w:r>
          </w:p>
        </w:tc>
        <w:tc>
          <w:tcPr>
            <w:tcW w:w="6840" w:type="dxa"/>
            <w:shd w:val="clear" w:color="auto" w:fill="auto"/>
          </w:tcPr>
          <w:p w:rsidR="008C4F5E" w:rsidRPr="0023508C" w:rsidRDefault="008C4F5E" w:rsidP="008C4F5E">
            <w:pPr>
              <w:pStyle w:val="ListParagraph"/>
              <w:widowControl w:val="0"/>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t>Test characteristics other than diagnostic accuracy, such as cost, feasibility, acceptability and scalability, are often not captured by evaluations that solely evaluate accuracy but are critical and need to be evaluated systematically</w:t>
            </w:r>
          </w:p>
          <w:p w:rsidR="008C4F5E" w:rsidRPr="0023508C" w:rsidRDefault="008C4F5E" w:rsidP="008C4F5E">
            <w:pPr>
              <w:pStyle w:val="ListParagraph"/>
              <w:widowControl w:val="0"/>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t>Implementation studies should evaluate factors such as the testing infrastructure, which includes access to confirmatory testing, and whether this requires transporting patients or specimens, as well as test performance in different environments (temperature, humidity, dust)</w:t>
            </w:r>
          </w:p>
          <w:p w:rsidR="008C4F5E" w:rsidRPr="0023508C" w:rsidRDefault="008C4F5E" w:rsidP="008C4F5E">
            <w:pPr>
              <w:pStyle w:val="ListParagraph"/>
              <w:widowControl w:val="0"/>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t xml:space="preserve">Implementation studies should include process indicators that may be affected by the use of triage testing </w:t>
            </w:r>
          </w:p>
          <w:p w:rsidR="008C4F5E" w:rsidRPr="00920966" w:rsidRDefault="008C4F5E" w:rsidP="008C4F5E">
            <w:pPr>
              <w:pStyle w:val="ListParagraph"/>
              <w:widowControl w:val="0"/>
              <w:numPr>
                <w:ilvl w:val="0"/>
                <w:numId w:val="4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color w:val="000000" w:themeColor="text1"/>
                <w:lang w:val="en-GB"/>
              </w:rPr>
            </w:pPr>
            <w:r w:rsidRPr="0055136D">
              <w:rPr>
                <w:lang w:val="en-US"/>
              </w:rPr>
              <w:t xml:space="preserve">The potential clinical and population level impact of new </w:t>
            </w:r>
            <w:r>
              <w:rPr>
                <w:lang w:val="en-US"/>
              </w:rPr>
              <w:t xml:space="preserve">triage </w:t>
            </w:r>
            <w:r w:rsidRPr="0055136D">
              <w:rPr>
                <w:lang w:val="en-US"/>
              </w:rPr>
              <w:t>tests needs to be assessed through empirical studies</w:t>
            </w:r>
            <w:r>
              <w:rPr>
                <w:lang w:val="en-US"/>
              </w:rPr>
              <w:t xml:space="preserve">, cost-effectiveness evaluations and modeling, which </w:t>
            </w:r>
            <w:r>
              <w:t>should compare complete algorithms (e.g. with triage test versus without triage test)</w:t>
            </w:r>
          </w:p>
        </w:tc>
      </w:tr>
    </w:tbl>
    <w:p w:rsidR="008C4F5E" w:rsidRPr="00A5206B"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r>
        <w:rPr>
          <w:rFonts w:cs="Helvetica Neue"/>
          <w:color w:val="000000" w:themeColor="text1"/>
          <w:lang w:val="en-US"/>
        </w:rPr>
        <w:t xml:space="preserve">. </w:t>
      </w: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color w:val="000000" w:themeColor="text1"/>
          <w:lang w:val="en-GB"/>
        </w:rPr>
        <w:t>Figure 1: Clinical pathway for TB triage test</w:t>
      </w:r>
    </w:p>
    <w:p w:rsidR="008C4F5E" w:rsidRPr="005B2028"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Neue"/>
          <w:b/>
          <w:color w:val="000000" w:themeColor="text1"/>
          <w:lang w:val="en-GB"/>
        </w:rPr>
      </w:pPr>
      <w:r>
        <w:rPr>
          <w:rFonts w:cs="Helvetica Neue"/>
          <w:b/>
          <w:noProof/>
          <w:color w:val="000000" w:themeColor="text1"/>
          <w:lang w:val="nl-NL" w:eastAsia="nl-NL"/>
        </w:rPr>
        <mc:AlternateContent>
          <mc:Choice Requires="wpg">
            <w:drawing>
              <wp:anchor distT="0" distB="0" distL="114300" distR="114300" simplePos="0" relativeHeight="251661312" behindDoc="0" locked="0" layoutInCell="1" allowOverlap="1" wp14:anchorId="23054BD5" wp14:editId="1D3AEA12">
                <wp:simplePos x="0" y="0"/>
                <wp:positionH relativeFrom="column">
                  <wp:posOffset>-711200</wp:posOffset>
                </wp:positionH>
                <wp:positionV relativeFrom="paragraph">
                  <wp:posOffset>271194</wp:posOffset>
                </wp:positionV>
                <wp:extent cx="7162800" cy="7302989"/>
                <wp:effectExtent l="0" t="0" r="0" b="12700"/>
                <wp:wrapNone/>
                <wp:docPr id="11" name="Group 11"/>
                <wp:cNvGraphicFramePr/>
                <a:graphic xmlns:a="http://schemas.openxmlformats.org/drawingml/2006/main">
                  <a:graphicData uri="http://schemas.microsoft.com/office/word/2010/wordprocessingGroup">
                    <wpg:wgp>
                      <wpg:cNvGrpSpPr/>
                      <wpg:grpSpPr>
                        <a:xfrm>
                          <a:off x="0" y="0"/>
                          <a:ext cx="7162800" cy="7302989"/>
                          <a:chOff x="0" y="0"/>
                          <a:chExt cx="7162800" cy="7302989"/>
                        </a:xfrm>
                      </wpg:grpSpPr>
                      <wps:wsp>
                        <wps:cNvPr id="1" name="Text Box 1"/>
                        <wps:cNvSpPr txBox="1"/>
                        <wps:spPr>
                          <a:xfrm>
                            <a:off x="2539093" y="0"/>
                            <a:ext cx="18288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 </w:t>
                              </w:r>
                              <w:r>
                                <w:rPr>
                                  <w:rFonts w:ascii="Arial" w:hAnsi="Arial" w:cs="Arial"/>
                                  <w:sz w:val="20"/>
                                  <w:szCs w:val="20"/>
                                </w:rPr>
                                <w:t xml:space="preserve">with TB </w:t>
                              </w:r>
                              <w:r w:rsidRPr="00FA1894">
                                <w:rPr>
                                  <w:rFonts w:ascii="Arial" w:hAnsi="Arial" w:cs="Arial"/>
                                  <w:sz w:val="20"/>
                                  <w:szCs w:val="20"/>
                                </w:rPr>
                                <w:t>presents to he</w:t>
                              </w:r>
                              <w:r>
                                <w:rPr>
                                  <w:rFonts w:ascii="Arial" w:hAnsi="Arial" w:cs="Arial"/>
                                  <w:sz w:val="20"/>
                                  <w:szCs w:val="20"/>
                                </w:rPr>
                                <w:t>alth facility and is assessed for TB symptoms or risk factors for TB</w:t>
                              </w:r>
                              <w:r w:rsidRPr="00FA1894">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1714500"/>
                            <a:ext cx="2286000" cy="79375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Patients rep</w:t>
                              </w:r>
                              <w:r>
                                <w:rPr>
                                  <w:rFonts w:ascii="Arial" w:hAnsi="Arial" w:cs="Arial"/>
                                  <w:sz w:val="20"/>
                                  <w:szCs w:val="20"/>
                                </w:rPr>
                                <w:t xml:space="preserve">orting one or more TB symptoms (cough, </w:t>
                              </w:r>
                              <w:r>
                                <w:rPr>
                                  <w:rFonts w:ascii="Arial" w:hAnsi="Arial" w:cs="Arial"/>
                                  <w:sz w:val="20"/>
                                  <w:szCs w:val="20"/>
                                </w:rPr>
                                <w:t>h</w:t>
                              </w:r>
                              <w:r w:rsidRPr="00FA1894">
                                <w:rPr>
                                  <w:rFonts w:ascii="Arial" w:hAnsi="Arial" w:cs="Arial"/>
                                  <w:sz w:val="20"/>
                                  <w:szCs w:val="20"/>
                                </w:rPr>
                                <w:t xml:space="preserve">emoptysis, fever, night sweats or weight loss) undergo triage te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853293" y="3599244"/>
                            <a:ext cx="3352800" cy="839894"/>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Patients with a positive triage test undergo or are referred for confirmatory test (typicall</w:t>
                              </w:r>
                              <w:r>
                                <w:rPr>
                                  <w:rFonts w:ascii="Arial" w:hAnsi="Arial" w:cs="Arial"/>
                                  <w:sz w:val="20"/>
                                  <w:szCs w:val="20"/>
                                </w:rPr>
                                <w:t xml:space="preserve">y </w:t>
                              </w:r>
                              <w:r>
                                <w:rPr>
                                  <w:rFonts w:ascii="Arial" w:hAnsi="Arial" w:cs="Arial"/>
                                  <w:sz w:val="20"/>
                                  <w:szCs w:val="20"/>
                                </w:rPr>
                                <w:t>Xpert in clinical practice although accuracy studies should ideally use mycobacterial culture, see Box 1 – Definition and examples</w:t>
                              </w:r>
                              <w:r w:rsidRPr="00FA1894">
                                <w:rPr>
                                  <w:rFonts w:ascii="Arial" w:hAnsi="Arial" w:cs="Arial"/>
                                  <w:sz w:val="20"/>
                                  <w:szCs w:val="20"/>
                                </w:rPr>
                                <w:t xml:space="preserve"> </w:t>
                              </w:r>
                              <w:r>
                                <w:rPr>
                                  <w:rFonts w:ascii="Arial" w:hAnsi="Arial" w:cs="Arial"/>
                                  <w:sz w:val="20"/>
                                  <w:szCs w:val="20"/>
                                </w:rPr>
                                <w:t xml:space="preserve">of </w:t>
                              </w:r>
                              <w:r w:rsidRPr="00FA1894">
                                <w:rPr>
                                  <w:rFonts w:ascii="Arial" w:hAnsi="Arial" w:cs="Arial"/>
                                  <w:sz w:val="20"/>
                                  <w:szCs w:val="20"/>
                                </w:rPr>
                                <w:t xml:space="preserve">confirmatory tes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286000" y="5359889"/>
                            <a:ext cx="2286000" cy="19431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Subsequent care determined by confirmatory TB test result. </w:t>
                              </w:r>
                            </w:p>
                            <w:p w:rsidR="008C4F5E" w:rsidRPr="00FA1894" w:rsidRDefault="008C4F5E" w:rsidP="008C4F5E">
                              <w:pPr>
                                <w:rPr>
                                  <w:rFonts w:ascii="Arial" w:hAnsi="Arial" w:cs="Arial"/>
                                  <w:sz w:val="20"/>
                                  <w:szCs w:val="20"/>
                                </w:rPr>
                              </w:pPr>
                              <w:r w:rsidRPr="00FA1894">
                                <w:rPr>
                                  <w:rFonts w:ascii="Arial" w:hAnsi="Arial" w:cs="Arial"/>
                                  <w:sz w:val="20"/>
                                  <w:szCs w:val="20"/>
                                </w:rPr>
                                <w:t>- If positive- patients should be started on therapy unless further drug susceptibility testing is required</w:t>
                              </w:r>
                              <w:r w:rsidRPr="00FA1894">
                                <w:rPr>
                                  <w:rFonts w:ascii="Arial" w:hAnsi="Arial" w:cs="Arial"/>
                                  <w:color w:val="000000" w:themeColor="text1"/>
                                  <w:lang w:val="en-GB"/>
                                </w:rPr>
                                <w:t xml:space="preserve"> </w:t>
                              </w:r>
                              <w:r w:rsidRPr="00FA1894">
                                <w:rPr>
                                  <w:rFonts w:ascii="Arial" w:hAnsi="Arial" w:cs="Arial"/>
                                  <w:sz w:val="20"/>
                                  <w:szCs w:val="20"/>
                                </w:rPr>
                                <w:t xml:space="preserve">e.g. if </w:t>
                              </w:r>
                              <w:r w:rsidRPr="00FA1894">
                                <w:rPr>
                                  <w:rFonts w:ascii="Arial" w:hAnsi="Arial" w:cs="Arial"/>
                                  <w:sz w:val="20"/>
                                  <w:szCs w:val="20"/>
                                </w:rPr>
                                <w:t>Xpert RIF-resistant.</w:t>
                              </w:r>
                            </w:p>
                            <w:p w:rsidR="008C4F5E" w:rsidRPr="00FA1894" w:rsidRDefault="008C4F5E" w:rsidP="008C4F5E">
                              <w:pPr>
                                <w:rPr>
                                  <w:rFonts w:ascii="Arial" w:hAnsi="Arial" w:cs="Arial"/>
                                  <w:sz w:val="20"/>
                                  <w:szCs w:val="20"/>
                                </w:rPr>
                              </w:pPr>
                              <w:r w:rsidRPr="00FA1894">
                                <w:rPr>
                                  <w:rFonts w:ascii="Arial" w:hAnsi="Arial" w:cs="Arial"/>
                                  <w:sz w:val="20"/>
                                  <w:szCs w:val="20"/>
                                </w:rPr>
                                <w:t>- If negative, evaluation for other causes of symptoms should be pursued or clinician may consider empiric therapy if there is a high clinical concer</w:t>
                              </w:r>
                              <w:r>
                                <w:rPr>
                                  <w:rFonts w:ascii="Arial" w:hAnsi="Arial" w:cs="Arial"/>
                                  <w:sz w:val="20"/>
                                  <w:szCs w:val="20"/>
                                </w:rPr>
                                <w:t>n</w:t>
                              </w:r>
                              <w:r w:rsidRPr="00FA1894">
                                <w:rPr>
                                  <w:rFonts w:ascii="Arial" w:hAnsi="Arial" w:cs="Arial"/>
                                  <w:sz w:val="20"/>
                                  <w:szCs w:val="20"/>
                                </w:rPr>
                                <w:t xml:space="preserve"> for TB.</w:t>
                              </w:r>
                            </w:p>
                            <w:p w:rsidR="008C4F5E" w:rsidRPr="00FA1894" w:rsidRDefault="008C4F5E" w:rsidP="008C4F5E">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Right Arrow 6"/>
                        <wps:cNvSpPr/>
                        <wps:spPr>
                          <a:xfrm rot="7945223">
                            <a:off x="2077811" y="1065438"/>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Arrow 17"/>
                        <wps:cNvSpPr/>
                        <wps:spPr>
                          <a:xfrm rot="3119626">
                            <a:off x="4078061" y="1032781"/>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4686300" y="1714500"/>
                            <a:ext cx="2286000" cy="79375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s reporting cough undergo triage te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Right Arrow 22"/>
                        <wps:cNvSpPr/>
                        <wps:spPr>
                          <a:xfrm rot="2932955">
                            <a:off x="1792061" y="3000374"/>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ight Arrow 24"/>
                        <wps:cNvSpPr/>
                        <wps:spPr>
                          <a:xfrm rot="7541974">
                            <a:off x="4551589" y="2984047"/>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ight Arrow 25"/>
                        <wps:cNvSpPr/>
                        <wps:spPr>
                          <a:xfrm rot="5400000">
                            <a:off x="3126922" y="4758870"/>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2686050" y="1714500"/>
                            <a:ext cx="1371600" cy="79375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s </w:t>
                              </w:r>
                              <w:r>
                                <w:rPr>
                                  <w:rFonts w:ascii="Arial" w:hAnsi="Arial" w:cs="Arial"/>
                                  <w:sz w:val="20"/>
                                  <w:szCs w:val="20"/>
                                </w:rPr>
                                <w:t>with risk factors for TB (see Box 1) undergo triage test</w:t>
                              </w:r>
                              <w:r w:rsidRPr="00FA1894">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ight Arrow 8"/>
                        <wps:cNvSpPr/>
                        <wps:spPr>
                          <a:xfrm rot="5400000">
                            <a:off x="3126922" y="3004456"/>
                            <a:ext cx="614680" cy="131445"/>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ight Arrow 9"/>
                        <wps:cNvSpPr/>
                        <wps:spPr>
                          <a:xfrm rot="5400000">
                            <a:off x="3098347" y="1089932"/>
                            <a:ext cx="534035" cy="129540"/>
                          </a:xfrm>
                          <a:prstGeom prst="righ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4572000" y="889907"/>
                            <a:ext cx="25908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8C4F5E" w:rsidRPr="00D55D8B" w:rsidRDefault="008C4F5E" w:rsidP="008C4F5E">
                              <w:pPr>
                                <w:rPr>
                                  <w:i/>
                                  <w:sz w:val="20"/>
                                  <w:szCs w:val="20"/>
                                </w:rPr>
                              </w:pPr>
                              <w:r>
                                <w:rPr>
                                  <w:i/>
                                  <w:sz w:val="20"/>
                                  <w:szCs w:val="20"/>
                                </w:rPr>
                                <w:t>Examples of different</w:t>
                              </w:r>
                              <w:r w:rsidRPr="00D55D8B">
                                <w:rPr>
                                  <w:i/>
                                  <w:sz w:val="20"/>
                                  <w:szCs w:val="20"/>
                                </w:rPr>
                                <w:t xml:space="preserve"> testing scenar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3054BD5" id="Group 11" o:spid="_x0000_s1027" style="position:absolute;margin-left:-56pt;margin-top:21.35pt;width:564pt;height:575.05pt;z-index:251661312;mso-height-relative:margin" coordsize="71628,73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">
                <v:shape id="Text Box 1" o:spid="_x0000_s1028" type="#_x0000_t202" style="position:absolute;left:25390;width:1828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 </w:t>
                        </w:r>
                        <w:r>
                          <w:rPr>
                            <w:rFonts w:ascii="Arial" w:hAnsi="Arial" w:cs="Arial"/>
                            <w:sz w:val="20"/>
                            <w:szCs w:val="20"/>
                          </w:rPr>
                          <w:t xml:space="preserve">with TB </w:t>
                        </w:r>
                        <w:r w:rsidRPr="00FA1894">
                          <w:rPr>
                            <w:rFonts w:ascii="Arial" w:hAnsi="Arial" w:cs="Arial"/>
                            <w:sz w:val="20"/>
                            <w:szCs w:val="20"/>
                          </w:rPr>
                          <w:t>presents to he</w:t>
                        </w:r>
                        <w:r>
                          <w:rPr>
                            <w:rFonts w:ascii="Arial" w:hAnsi="Arial" w:cs="Arial"/>
                            <w:sz w:val="20"/>
                            <w:szCs w:val="20"/>
                          </w:rPr>
                          <w:t>alth facility and is assessed for TB symptoms or risk factors for TB</w:t>
                        </w:r>
                        <w:r w:rsidRPr="00FA1894">
                          <w:rPr>
                            <w:rFonts w:ascii="Arial" w:hAnsi="Arial" w:cs="Arial"/>
                            <w:sz w:val="20"/>
                            <w:szCs w:val="20"/>
                          </w:rPr>
                          <w:t xml:space="preserve"> </w:t>
                        </w:r>
                      </w:p>
                    </w:txbxContent>
                  </v:textbox>
                </v:shape>
                <v:shape id="Text Box 3" o:spid="_x0000_s1029" type="#_x0000_t202" style="position:absolute;top:17145;width:22860;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Patients rep</w:t>
                        </w:r>
                        <w:r>
                          <w:rPr>
                            <w:rFonts w:ascii="Arial" w:hAnsi="Arial" w:cs="Arial"/>
                            <w:sz w:val="20"/>
                            <w:szCs w:val="20"/>
                          </w:rPr>
                          <w:t xml:space="preserve">orting one or more TB symptoms (cough, </w:t>
                        </w:r>
                        <w:r>
                          <w:rPr>
                            <w:rFonts w:ascii="Arial" w:hAnsi="Arial" w:cs="Arial"/>
                            <w:sz w:val="20"/>
                            <w:szCs w:val="20"/>
                          </w:rPr>
                          <w:t>h</w:t>
                        </w:r>
                        <w:r w:rsidRPr="00FA1894">
                          <w:rPr>
                            <w:rFonts w:ascii="Arial" w:hAnsi="Arial" w:cs="Arial"/>
                            <w:sz w:val="20"/>
                            <w:szCs w:val="20"/>
                          </w:rPr>
                          <w:t xml:space="preserve">emoptysis, fever, night sweats or weight loss) undergo triage test </w:t>
                        </w:r>
                      </w:p>
                    </w:txbxContent>
                  </v:textbox>
                </v:shape>
                <v:shape id="Text Box 4" o:spid="_x0000_s1030" type="#_x0000_t202" style="position:absolute;left:18532;top:35992;width:33528;height:8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Patients with a positive triage test undergo or are referred for confirmatory test (typicall</w:t>
                        </w:r>
                        <w:r>
                          <w:rPr>
                            <w:rFonts w:ascii="Arial" w:hAnsi="Arial" w:cs="Arial"/>
                            <w:sz w:val="20"/>
                            <w:szCs w:val="20"/>
                          </w:rPr>
                          <w:t xml:space="preserve">y </w:t>
                        </w:r>
                        <w:r>
                          <w:rPr>
                            <w:rFonts w:ascii="Arial" w:hAnsi="Arial" w:cs="Arial"/>
                            <w:sz w:val="20"/>
                            <w:szCs w:val="20"/>
                          </w:rPr>
                          <w:t>Xpert in clinical practice although accuracy studies should ideally use mycobacterial culture, see Box 1 – Definition and examples</w:t>
                        </w:r>
                        <w:r w:rsidRPr="00FA1894">
                          <w:rPr>
                            <w:rFonts w:ascii="Arial" w:hAnsi="Arial" w:cs="Arial"/>
                            <w:sz w:val="20"/>
                            <w:szCs w:val="20"/>
                          </w:rPr>
                          <w:t xml:space="preserve"> </w:t>
                        </w:r>
                        <w:r>
                          <w:rPr>
                            <w:rFonts w:ascii="Arial" w:hAnsi="Arial" w:cs="Arial"/>
                            <w:sz w:val="20"/>
                            <w:szCs w:val="20"/>
                          </w:rPr>
                          <w:t xml:space="preserve">of </w:t>
                        </w:r>
                        <w:r w:rsidRPr="00FA1894">
                          <w:rPr>
                            <w:rFonts w:ascii="Arial" w:hAnsi="Arial" w:cs="Arial"/>
                            <w:sz w:val="20"/>
                            <w:szCs w:val="20"/>
                          </w:rPr>
                          <w:t xml:space="preserve">confirmatory tests). </w:t>
                        </w:r>
                      </w:p>
                    </w:txbxContent>
                  </v:textbox>
                </v:shape>
                <v:shape id="Text Box 5" o:spid="_x0000_s1031" type="#_x0000_t202" style="position:absolute;left:22860;top:53598;width:22860;height:19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Subsequent care determined by confirmatory TB test result. </w:t>
                        </w:r>
                      </w:p>
                      <w:p w:rsidR="008C4F5E" w:rsidRPr="00FA1894" w:rsidRDefault="008C4F5E" w:rsidP="008C4F5E">
                        <w:pPr>
                          <w:rPr>
                            <w:rFonts w:ascii="Arial" w:hAnsi="Arial" w:cs="Arial"/>
                            <w:sz w:val="20"/>
                            <w:szCs w:val="20"/>
                          </w:rPr>
                        </w:pPr>
                        <w:r w:rsidRPr="00FA1894">
                          <w:rPr>
                            <w:rFonts w:ascii="Arial" w:hAnsi="Arial" w:cs="Arial"/>
                            <w:sz w:val="20"/>
                            <w:szCs w:val="20"/>
                          </w:rPr>
                          <w:t>- If positive- patients should be started on therapy unless further drug susceptibility testing is required</w:t>
                        </w:r>
                        <w:r w:rsidRPr="00FA1894">
                          <w:rPr>
                            <w:rFonts w:ascii="Arial" w:hAnsi="Arial" w:cs="Arial"/>
                            <w:color w:val="000000" w:themeColor="text1"/>
                            <w:lang w:val="en-GB"/>
                          </w:rPr>
                          <w:t xml:space="preserve"> </w:t>
                        </w:r>
                        <w:r w:rsidRPr="00FA1894">
                          <w:rPr>
                            <w:rFonts w:ascii="Arial" w:hAnsi="Arial" w:cs="Arial"/>
                            <w:sz w:val="20"/>
                            <w:szCs w:val="20"/>
                          </w:rPr>
                          <w:t xml:space="preserve">e.g. if </w:t>
                        </w:r>
                        <w:r w:rsidRPr="00FA1894">
                          <w:rPr>
                            <w:rFonts w:ascii="Arial" w:hAnsi="Arial" w:cs="Arial"/>
                            <w:sz w:val="20"/>
                            <w:szCs w:val="20"/>
                          </w:rPr>
                          <w:t>Xpert RIF-resistant.</w:t>
                        </w:r>
                      </w:p>
                      <w:p w:rsidR="008C4F5E" w:rsidRPr="00FA1894" w:rsidRDefault="008C4F5E" w:rsidP="008C4F5E">
                        <w:pPr>
                          <w:rPr>
                            <w:rFonts w:ascii="Arial" w:hAnsi="Arial" w:cs="Arial"/>
                            <w:sz w:val="20"/>
                            <w:szCs w:val="20"/>
                          </w:rPr>
                        </w:pPr>
                        <w:r w:rsidRPr="00FA1894">
                          <w:rPr>
                            <w:rFonts w:ascii="Arial" w:hAnsi="Arial" w:cs="Arial"/>
                            <w:sz w:val="20"/>
                            <w:szCs w:val="20"/>
                          </w:rPr>
                          <w:t>- If negative, evaluation for other causes of symptoms should be pursued or clinician may consider empiric therapy if there is a high clinical concer</w:t>
                        </w:r>
                        <w:r>
                          <w:rPr>
                            <w:rFonts w:ascii="Arial" w:hAnsi="Arial" w:cs="Arial"/>
                            <w:sz w:val="20"/>
                            <w:szCs w:val="20"/>
                          </w:rPr>
                          <w:t>n</w:t>
                        </w:r>
                        <w:r w:rsidRPr="00FA1894">
                          <w:rPr>
                            <w:rFonts w:ascii="Arial" w:hAnsi="Arial" w:cs="Arial"/>
                            <w:sz w:val="20"/>
                            <w:szCs w:val="20"/>
                          </w:rPr>
                          <w:t xml:space="preserve"> for TB.</w:t>
                        </w:r>
                      </w:p>
                      <w:p w:rsidR="008C4F5E" w:rsidRPr="00FA1894" w:rsidRDefault="008C4F5E" w:rsidP="008C4F5E">
                        <w:pPr>
                          <w:rPr>
                            <w:rFonts w:ascii="Arial" w:hAnsi="Arial" w:cs="Arial"/>
                            <w:sz w:val="20"/>
                            <w:szCs w:val="20"/>
                          </w:rPr>
                        </w:pP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32" type="#_x0000_t13" style="position:absolute;left:20777;top:10655;width:6147;height:1314;rotation:86783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" adj="19290" fillcolor="black [3213]" strokecolor="black [3213]" strokeweight=".5pt"/>
                <v:shape id="Right Arrow 17" o:spid="_x0000_s1033" type="#_x0000_t13" style="position:absolute;left:40780;top:10327;width:6147;height:1315;rotation:340746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" adj="19290" fillcolor="black [3213]" strokecolor="black [3213]" strokeweight=".5pt"/>
                <v:shape id="Text Box 18" o:spid="_x0000_s1034" type="#_x0000_t202" style="position:absolute;left:46863;top:17145;width:22860;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s reporting cough undergo triage test </w:t>
                        </w:r>
                      </w:p>
                    </w:txbxContent>
                  </v:textbox>
                </v:shape>
                <v:shape id="Right Arrow 22" o:spid="_x0000_s1035" type="#_x0000_t13" style="position:absolute;left:17920;top:30003;width:6147;height:1315;rotation:32035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" adj="19290" fillcolor="black [3213]" strokecolor="black [3213]" strokeweight=".5pt"/>
                <v:shape id="Right Arrow 24" o:spid="_x0000_s1036" type="#_x0000_t13" style="position:absolute;left:45515;top:29841;width:6147;height:1314;rotation:823784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" adj="19290" fillcolor="black [3213]" strokecolor="black [3213]" strokeweight=".5pt"/>
                <v:shape id="Right Arrow 25" o:spid="_x0000_s1037" type="#_x0000_t13" style="position:absolute;left:31268;top:47589;width:6147;height:13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" adj="19290" fillcolor="black [3213]" strokecolor="black [3213]" strokeweight=".5pt"/>
                <v:shape id="Text Box 7" o:spid="_x0000_s1038" type="#_x0000_t202" style="position:absolute;left:26860;top:17145;width:13716;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" filled="f" strokecolor="black [3213]">
                  <v:textbox>
                    <w:txbxContent>
                      <w:p w:rsidR="008C4F5E" w:rsidRPr="00FA1894" w:rsidRDefault="008C4F5E" w:rsidP="008C4F5E">
                        <w:pPr>
                          <w:rPr>
                            <w:rFonts w:ascii="Arial" w:hAnsi="Arial" w:cs="Arial"/>
                            <w:sz w:val="20"/>
                            <w:szCs w:val="20"/>
                          </w:rPr>
                        </w:pPr>
                        <w:r w:rsidRPr="00FA1894">
                          <w:rPr>
                            <w:rFonts w:ascii="Arial" w:hAnsi="Arial" w:cs="Arial"/>
                            <w:sz w:val="20"/>
                            <w:szCs w:val="20"/>
                          </w:rPr>
                          <w:t xml:space="preserve">Patients </w:t>
                        </w:r>
                        <w:r>
                          <w:rPr>
                            <w:rFonts w:ascii="Arial" w:hAnsi="Arial" w:cs="Arial"/>
                            <w:sz w:val="20"/>
                            <w:szCs w:val="20"/>
                          </w:rPr>
                          <w:t>with risk factors for TB (see Box 1) undergo triage test</w:t>
                        </w:r>
                        <w:r w:rsidRPr="00FA1894">
                          <w:rPr>
                            <w:rFonts w:ascii="Arial" w:hAnsi="Arial" w:cs="Arial"/>
                            <w:sz w:val="20"/>
                            <w:szCs w:val="20"/>
                          </w:rPr>
                          <w:t xml:space="preserve"> </w:t>
                        </w:r>
                      </w:p>
                    </w:txbxContent>
                  </v:textbox>
                </v:shape>
                <v:shape id="Right Arrow 8" o:spid="_x0000_s1039" type="#_x0000_t13" style="position:absolute;left:31268;top:30045;width:6147;height:13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" adj="19290" fillcolor="black [3213]" strokecolor="black [3213]" strokeweight=".5pt"/>
                <v:shape id="Right Arrow 9" o:spid="_x0000_s1040" type="#_x0000_t13" style="position:absolute;left:30982;top:10899;width:5341;height:12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" adj="18980" fillcolor="black [3213]" strokecolor="black [3213]" strokeweight=".5pt"/>
                <v:shape id="Text Box 16" o:spid="_x0000_s1041" type="#_x0000_t202" style="position:absolute;left:45720;top:8899;width:2590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8C4F5E" w:rsidRPr="00D55D8B" w:rsidRDefault="008C4F5E" w:rsidP="008C4F5E">
                        <w:pPr>
                          <w:rPr>
                            <w:i/>
                            <w:sz w:val="20"/>
                            <w:szCs w:val="20"/>
                          </w:rPr>
                        </w:pPr>
                        <w:r>
                          <w:rPr>
                            <w:i/>
                            <w:sz w:val="20"/>
                            <w:szCs w:val="20"/>
                          </w:rPr>
                          <w:t>Examples of different</w:t>
                        </w:r>
                        <w:r w:rsidRPr="00D55D8B">
                          <w:rPr>
                            <w:i/>
                            <w:sz w:val="20"/>
                            <w:szCs w:val="20"/>
                          </w:rPr>
                          <w:t xml:space="preserve"> testing scenarios</w:t>
                        </w:r>
                      </w:p>
                    </w:txbxContent>
                  </v:textbox>
                </v:shape>
              </v:group>
            </w:pict>
          </mc:Fallback>
        </mc:AlternateContent>
      </w: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Pr="00FA189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2"/>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r>
        <w:rPr>
          <w:rFonts w:cs="Helvetica Neue"/>
          <w:b/>
          <w:color w:val="000000" w:themeColor="text1"/>
          <w:lang w:val="en-GB"/>
        </w:rPr>
        <w:t>Figure 2: P</w:t>
      </w:r>
      <w:r w:rsidRPr="00850AB1">
        <w:rPr>
          <w:rFonts w:cs="Helvetica Neue"/>
          <w:b/>
          <w:color w:val="000000" w:themeColor="text1"/>
          <w:lang w:val="en-GB"/>
        </w:rPr>
        <w:t>recision of accuracy estima</w:t>
      </w:r>
      <w:r>
        <w:rPr>
          <w:rFonts w:cs="Helvetica Neue"/>
          <w:b/>
          <w:color w:val="000000" w:themeColor="text1"/>
          <w:lang w:val="en-GB"/>
        </w:rPr>
        <w:t xml:space="preserve">tes as function of sample size </w:t>
      </w: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US"/>
        </w:rPr>
      </w:pPr>
      <w:r w:rsidRPr="00FC2110">
        <w:rPr>
          <w:rFonts w:cs="Helvetica Neue"/>
          <w:noProof/>
          <w:color w:val="000000" w:themeColor="text1"/>
          <w:lang w:val="nl-NL" w:eastAsia="nl-NL"/>
        </w:rPr>
        <mc:AlternateContent>
          <mc:Choice Requires="wpg">
            <w:drawing>
              <wp:anchor distT="0" distB="0" distL="114300" distR="114300" simplePos="0" relativeHeight="251662336" behindDoc="0" locked="0" layoutInCell="1" allowOverlap="1" wp14:anchorId="78327726" wp14:editId="4311D900">
                <wp:simplePos x="0" y="0"/>
                <wp:positionH relativeFrom="column">
                  <wp:posOffset>-89535</wp:posOffset>
                </wp:positionH>
                <wp:positionV relativeFrom="paragraph">
                  <wp:posOffset>85815</wp:posOffset>
                </wp:positionV>
                <wp:extent cx="5818678" cy="3921933"/>
                <wp:effectExtent l="0" t="0" r="0" b="2540"/>
                <wp:wrapNone/>
                <wp:docPr id="21" name="Group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818678" cy="3921933"/>
                          <a:chOff x="0" y="0"/>
                          <a:chExt cx="10502900" cy="6729412"/>
                        </a:xfrm>
                      </wpg:grpSpPr>
                      <pic:pic xmlns:pic="http://schemas.openxmlformats.org/drawingml/2006/picture">
                        <pic:nvPicPr>
                          <pic:cNvPr id="23" name="Picture 23">
                            <a:extLst/>
                          </pic:cNvPr>
                          <pic:cNvPicPr>
                            <a:picLocks noChangeAspect="1"/>
                          </pic:cNvPicPr>
                        </pic:nvPicPr>
                        <pic:blipFill rotWithShape="1">
                          <a:blip r:embed="rId11"/>
                          <a:srcRect t="400"/>
                          <a:stretch/>
                        </pic:blipFill>
                        <pic:spPr>
                          <a:xfrm>
                            <a:off x="0" y="0"/>
                            <a:ext cx="10502900" cy="6729412"/>
                          </a:xfrm>
                          <a:prstGeom prst="rect">
                            <a:avLst/>
                          </a:prstGeom>
                        </pic:spPr>
                      </pic:pic>
                      <pic:pic xmlns:pic="http://schemas.openxmlformats.org/drawingml/2006/picture">
                        <pic:nvPicPr>
                          <pic:cNvPr id="26" name="Picture 26">
                            <a:extLst/>
                          </pic:cNvPr>
                          <pic:cNvPicPr>
                            <a:picLocks noChangeAspect="1"/>
                          </pic:cNvPicPr>
                        </pic:nvPicPr>
                        <pic:blipFill>
                          <a:blip r:embed="rId12"/>
                          <a:stretch>
                            <a:fillRect/>
                          </a:stretch>
                        </pic:blipFill>
                        <pic:spPr>
                          <a:xfrm>
                            <a:off x="8366648" y="349250"/>
                            <a:ext cx="1549400" cy="787400"/>
                          </a:xfrm>
                          <a:prstGeom prst="rect">
                            <a:avLst/>
                          </a:prstGeom>
                        </pic:spPr>
                      </pic:pic>
                      <wps:wsp>
                        <wps:cNvPr id="27" name="TextBox 8">
                          <a:extLst/>
                        </wps:cNvPr>
                        <wps:cNvSpPr txBox="1"/>
                        <wps:spPr>
                          <a:xfrm>
                            <a:off x="8788650" y="530783"/>
                            <a:ext cx="1243014" cy="455760"/>
                          </a:xfrm>
                          <a:prstGeom prst="rect">
                            <a:avLst/>
                          </a:prstGeom>
                          <a:noFill/>
                        </wps:spPr>
                        <wps:txbx>
                          <w:txbxContent>
                            <w:p w:rsidR="008C4F5E" w:rsidRPr="00FC2110" w:rsidRDefault="008C4F5E" w:rsidP="008C4F5E">
                              <w:pPr>
                                <w:pStyle w:val="NormalWeb"/>
                                <w:spacing w:before="0" w:beforeAutospacing="0" w:after="0" w:afterAutospacing="0"/>
                                <w:rPr>
                                  <w:sz w:val="16"/>
                                  <w:szCs w:val="16"/>
                                </w:rPr>
                              </w:pPr>
                              <w:r w:rsidRPr="00FC2110">
                                <w:rPr>
                                  <w:rFonts w:ascii="Helvetica" w:hAnsi="Helvetica" w:cs="Al Nile"/>
                                  <w:color w:val="000000" w:themeColor="text1"/>
                                  <w:kern w:val="24"/>
                                  <w:sz w:val="16"/>
                                  <w:szCs w:val="16"/>
                                </w:rPr>
                                <w:t>Specificity</w:t>
                              </w:r>
                            </w:p>
                          </w:txbxContent>
                        </wps:txbx>
                        <wps:bodyPr wrap="square" rtlCol="0">
                          <a:noAutofit/>
                        </wps:bodyPr>
                      </wps:wsp>
                      <wps:wsp>
                        <wps:cNvPr id="28" name="TextBox 9">
                          <a:extLst/>
                        </wps:cNvPr>
                        <wps:cNvSpPr txBox="1"/>
                        <wps:spPr>
                          <a:xfrm>
                            <a:off x="8788652" y="762012"/>
                            <a:ext cx="1242976" cy="422131"/>
                          </a:xfrm>
                          <a:prstGeom prst="rect">
                            <a:avLst/>
                          </a:prstGeom>
                          <a:noFill/>
                        </wps:spPr>
                        <wps:txbx>
                          <w:txbxContent>
                            <w:p w:rsidR="008C4F5E" w:rsidRPr="00FC2110" w:rsidRDefault="008C4F5E" w:rsidP="008C4F5E">
                              <w:pPr>
                                <w:pStyle w:val="NormalWeb"/>
                                <w:spacing w:before="0" w:beforeAutospacing="0" w:after="0" w:afterAutospacing="0"/>
                                <w:rPr>
                                  <w:sz w:val="16"/>
                                  <w:szCs w:val="16"/>
                                </w:rPr>
                              </w:pPr>
                              <w:r w:rsidRPr="00FC2110">
                                <w:rPr>
                                  <w:rFonts w:ascii="Helvetica" w:hAnsi="Helvetica" w:cs="Arial"/>
                                  <w:color w:val="000000" w:themeColor="text1"/>
                                  <w:kern w:val="24"/>
                                  <w:sz w:val="16"/>
                                  <w:szCs w:val="16"/>
                                </w:rPr>
                                <w:t>Sensitivity</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8327726" id="Group 10" o:spid="_x0000_s1042" style="position:absolute;margin-left:-7.05pt;margin-top:6.75pt;width:458.15pt;height:308.8pt;z-index:251662336;mso-width-relative:margin;mso-height-relative:margin" coordsize="105029,6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43" type="#_x0000_t75" style="position:absolute;width:105029;height:67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">
                  <v:imagedata r:id="rId13" o:title="" croptop="262f"/>
                </v:shape>
                <v:shape id="Picture 26" o:spid="_x0000_s1044" type="#_x0000_t75" style="position:absolute;left:83666;top:3492;width:15494;height:7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">
                  <v:imagedata r:id="rId14" o:title=""/>
                </v:shape>
                <v:shape id="TextBox 8" o:spid="_x0000_s1045" type="#_x0000_t202" style="position:absolute;left:87886;top:5307;width:12430;height:4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8C4F5E" w:rsidRPr="00FC2110" w:rsidRDefault="008C4F5E" w:rsidP="008C4F5E">
                        <w:pPr>
                          <w:pStyle w:val="NormalWeb"/>
                          <w:spacing w:before="0" w:beforeAutospacing="0" w:after="0" w:afterAutospacing="0"/>
                          <w:rPr>
                            <w:sz w:val="16"/>
                            <w:szCs w:val="16"/>
                          </w:rPr>
                        </w:pPr>
                        <w:r w:rsidRPr="00FC2110">
                          <w:rPr>
                            <w:rFonts w:ascii="Helvetica" w:hAnsi="Helvetica" w:cs="Al Nile"/>
                            <w:color w:val="000000" w:themeColor="text1"/>
                            <w:kern w:val="24"/>
                            <w:sz w:val="16"/>
                            <w:szCs w:val="16"/>
                          </w:rPr>
                          <w:t>Specificity</w:t>
                        </w:r>
                      </w:p>
                    </w:txbxContent>
                  </v:textbox>
                </v:shape>
                <v:shape id="TextBox 9" o:spid="_x0000_s1046" type="#_x0000_t202" style="position:absolute;left:87886;top:7620;width:12430;height:4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8C4F5E" w:rsidRPr="00FC2110" w:rsidRDefault="008C4F5E" w:rsidP="008C4F5E">
                        <w:pPr>
                          <w:pStyle w:val="NormalWeb"/>
                          <w:spacing w:before="0" w:beforeAutospacing="0" w:after="0" w:afterAutospacing="0"/>
                          <w:rPr>
                            <w:sz w:val="16"/>
                            <w:szCs w:val="16"/>
                          </w:rPr>
                        </w:pPr>
                        <w:r w:rsidRPr="00FC2110">
                          <w:rPr>
                            <w:rFonts w:ascii="Helvetica" w:hAnsi="Helvetica" w:cs="Arial"/>
                            <w:color w:val="000000" w:themeColor="text1"/>
                            <w:kern w:val="24"/>
                            <w:sz w:val="16"/>
                            <w:szCs w:val="16"/>
                          </w:rPr>
                          <w:t>Sensitivity</w:t>
                        </w:r>
                      </w:p>
                    </w:txbxContent>
                  </v:textbox>
                </v:shape>
              </v:group>
            </w:pict>
          </mc:Fallback>
        </mc:AlternateContent>
      </w: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Pr="00286E8B"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color w:val="000000" w:themeColor="text1"/>
          <w:lang w:val="en-US"/>
        </w:rPr>
      </w:pPr>
    </w:p>
    <w:p w:rsidR="008C4F5E"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GB"/>
        </w:rPr>
      </w:pPr>
    </w:p>
    <w:p w:rsidR="008C4F5E" w:rsidRPr="00A5206B"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sz w:val="12"/>
          <w:szCs w:val="12"/>
          <w:lang w:val="en-GB"/>
        </w:rPr>
      </w:pPr>
    </w:p>
    <w:p w:rsidR="008379C4" w:rsidRDefault="008C4F5E" w:rsidP="008C4F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Helvetica Neue"/>
          <w:b/>
          <w:color w:val="000000" w:themeColor="text1"/>
          <w:lang w:val="en-US"/>
        </w:rPr>
      </w:pPr>
      <w:r w:rsidRPr="007850FC">
        <w:rPr>
          <w:rFonts w:cs="Helvetica Neue"/>
          <w:b/>
          <w:color w:val="000000" w:themeColor="text1"/>
          <w:lang w:val="en-GB"/>
        </w:rPr>
        <w:t>Figure legend:</w:t>
      </w:r>
      <w:r>
        <w:rPr>
          <w:rFonts w:cs="Helvetica Neue"/>
          <w:color w:val="000000" w:themeColor="text1"/>
          <w:lang w:val="en-GB"/>
        </w:rPr>
        <w:t xml:space="preserve"> </w:t>
      </w:r>
      <w:r>
        <w:rPr>
          <w:rFonts w:cs="Helvetica Neue"/>
          <w:color w:val="000000" w:themeColor="text1"/>
          <w:lang w:val="en-US"/>
        </w:rPr>
        <w:t>The lines show the p</w:t>
      </w:r>
      <w:r w:rsidRPr="007850FC">
        <w:rPr>
          <w:rFonts w:cs="Helvetica Neue"/>
          <w:color w:val="000000" w:themeColor="text1"/>
          <w:lang w:val="en-US"/>
        </w:rPr>
        <w:t>recision of accuracy estimates as function of sample size</w:t>
      </w:r>
      <w:r>
        <w:rPr>
          <w:rFonts w:cs="Helvetica Neue"/>
          <w:color w:val="000000" w:themeColor="text1"/>
          <w:lang w:val="en-US"/>
        </w:rPr>
        <w:t>;</w:t>
      </w:r>
      <w:r w:rsidRPr="007850FC">
        <w:rPr>
          <w:rFonts w:cs="Helvetica Neue"/>
          <w:color w:val="000000" w:themeColor="text1"/>
          <w:lang w:val="en-US"/>
        </w:rPr>
        <w:t xml:space="preserve"> </w:t>
      </w:r>
      <w:r>
        <w:rPr>
          <w:rFonts w:cs="Helvetica Neue"/>
          <w:color w:val="000000" w:themeColor="text1"/>
          <w:lang w:val="en-US"/>
        </w:rPr>
        <w:t xml:space="preserve">accuracy point estimates are chosen </w:t>
      </w:r>
      <w:r w:rsidRPr="00FD286A">
        <w:rPr>
          <w:rFonts w:cs="Helvetica Neue"/>
          <w:color w:val="000000" w:themeColor="text1"/>
          <w:lang w:val="en-US"/>
        </w:rPr>
        <w:t>according to the</w:t>
      </w:r>
      <w:r w:rsidRPr="00FD286A">
        <w:rPr>
          <w:rFonts w:cs="Helvetica Neue"/>
          <w:color w:val="000000" w:themeColor="text1"/>
          <w:lang w:val="en-GB"/>
        </w:rPr>
        <w:t xml:space="preserve"> </w:t>
      </w:r>
      <w:r w:rsidRPr="00FD286A">
        <w:rPr>
          <w:rFonts w:cs="Helvetica Neue"/>
          <w:color w:val="000000" w:themeColor="text1"/>
          <w:lang w:val="en-US"/>
        </w:rPr>
        <w:t>minimal target based on the TPP</w:t>
      </w:r>
      <w:r>
        <w:rPr>
          <w:rFonts w:cs="Helvetica Neue"/>
          <w:color w:val="000000" w:themeColor="text1"/>
          <w:lang w:val="en-US"/>
        </w:rPr>
        <w:t xml:space="preserve"> </w:t>
      </w:r>
      <w:r w:rsidRPr="00FD286A">
        <w:rPr>
          <w:rFonts w:cs="Helvetica Neue"/>
          <w:color w:val="000000" w:themeColor="text1"/>
          <w:lang w:val="en-US"/>
        </w:rPr>
        <w:t xml:space="preserve">i.e. Sensitivity </w:t>
      </w:r>
      <w:r>
        <w:rPr>
          <w:rFonts w:cs="Helvetica Neue"/>
          <w:color w:val="000000" w:themeColor="text1"/>
          <w:lang w:val="en-US"/>
        </w:rPr>
        <w:t>for</w:t>
      </w:r>
      <w:r w:rsidRPr="00FD286A">
        <w:rPr>
          <w:rFonts w:cs="Helvetica Neue"/>
          <w:color w:val="000000" w:themeColor="text1"/>
          <w:lang w:val="en-US"/>
        </w:rPr>
        <w:t xml:space="preserve"> TB: </w:t>
      </w:r>
      <w:r>
        <w:rPr>
          <w:rFonts w:cs="Helvetica Neue"/>
          <w:color w:val="000000" w:themeColor="text1"/>
          <w:lang w:val="en-US"/>
        </w:rPr>
        <w:t>90% (blue line) and</w:t>
      </w:r>
      <w:r w:rsidRPr="00FD286A">
        <w:rPr>
          <w:rFonts w:cs="Helvetica Neue"/>
          <w:color w:val="000000" w:themeColor="text1"/>
          <w:lang w:val="en-US"/>
        </w:rPr>
        <w:t xml:space="preserve"> Specificity: </w:t>
      </w:r>
      <w:r>
        <w:rPr>
          <w:rFonts w:cs="Helvetica Neue"/>
          <w:color w:val="000000" w:themeColor="text1"/>
          <w:lang w:val="en-US"/>
        </w:rPr>
        <w:t xml:space="preserve">70% (red line). </w:t>
      </w:r>
      <w:r>
        <w:rPr>
          <w:rFonts w:cs="Helvetica Neue"/>
          <w:color w:val="000000" w:themeColor="text1"/>
          <w:lang w:val="en-GB"/>
        </w:rPr>
        <w:t>The</w:t>
      </w:r>
      <w:r w:rsidRPr="00FD286A">
        <w:rPr>
          <w:rFonts w:cs="Helvetica Neue"/>
          <w:color w:val="000000" w:themeColor="text1"/>
          <w:lang w:val="en-GB"/>
        </w:rPr>
        <w:t xml:space="preserve"> </w:t>
      </w:r>
      <w:r w:rsidRPr="00FD286A">
        <w:rPr>
          <w:rFonts w:cs="Helvetica Neue"/>
          <w:color w:val="000000" w:themeColor="text1"/>
          <w:lang w:val="en-US"/>
        </w:rPr>
        <w:t xml:space="preserve">y-axis shows total width of the 95%CI </w:t>
      </w:r>
      <w:r>
        <w:rPr>
          <w:rFonts w:cs="Helvetica Neue"/>
          <w:color w:val="000000" w:themeColor="text1"/>
          <w:lang w:val="en-US"/>
        </w:rPr>
        <w:t>(i.e. upper limit of the 95% CI minus the lower limit of the 95% CI) for sensitivity and s</w:t>
      </w:r>
      <w:r w:rsidRPr="00FD286A">
        <w:rPr>
          <w:rFonts w:cs="Helvetica Neue"/>
          <w:color w:val="000000" w:themeColor="text1"/>
          <w:lang w:val="en-US"/>
        </w:rPr>
        <w:t xml:space="preserve">pecificity </w:t>
      </w:r>
      <w:r>
        <w:rPr>
          <w:rFonts w:cs="Helvetica Neue"/>
          <w:color w:val="000000" w:themeColor="text1"/>
          <w:lang w:val="en-US"/>
        </w:rPr>
        <w:t>for a given sample size. The x-axis shows the necessary number of patients with TB to achieve a given precision for the s</w:t>
      </w:r>
      <w:r w:rsidRPr="00FD286A">
        <w:rPr>
          <w:rFonts w:cs="Helvetica Neue"/>
          <w:color w:val="000000" w:themeColor="text1"/>
          <w:lang w:val="en-US"/>
        </w:rPr>
        <w:t>ensitivity</w:t>
      </w:r>
      <w:r>
        <w:rPr>
          <w:rFonts w:cs="Helvetica Neue"/>
          <w:color w:val="000000" w:themeColor="text1"/>
          <w:lang w:val="en-US"/>
        </w:rPr>
        <w:t xml:space="preserve"> estimate and the number of patients without TB to achieve a given precision for the specificity estimate. Of note, this figure should serve to highlight that sample size calculations </w:t>
      </w:r>
      <w:r w:rsidRPr="00A5206B">
        <w:rPr>
          <w:rFonts w:cs="Helvetica Neue"/>
          <w:color w:val="000000" w:themeColor="text1"/>
          <w:lang w:val="en-US"/>
        </w:rPr>
        <w:t xml:space="preserve">always </w:t>
      </w:r>
      <w:r>
        <w:rPr>
          <w:rFonts w:cs="Helvetica Neue"/>
          <w:color w:val="000000" w:themeColor="text1"/>
          <w:lang w:val="en-US"/>
        </w:rPr>
        <w:t xml:space="preserve">represent </w:t>
      </w:r>
      <w:r w:rsidRPr="00A5206B">
        <w:rPr>
          <w:rFonts w:cs="Helvetica Neue"/>
          <w:color w:val="000000" w:themeColor="text1"/>
          <w:lang w:val="en-US"/>
        </w:rPr>
        <w:t xml:space="preserve">a </w:t>
      </w:r>
      <w:r>
        <w:rPr>
          <w:rFonts w:cs="Helvetica Neue"/>
          <w:color w:val="000000" w:themeColor="text1"/>
          <w:lang w:val="en-US"/>
        </w:rPr>
        <w:t>reasonable compromise</w:t>
      </w:r>
      <w:r w:rsidRPr="00A5206B">
        <w:rPr>
          <w:rFonts w:cs="Helvetica Neue"/>
          <w:color w:val="000000" w:themeColor="text1"/>
          <w:lang w:val="en-US"/>
        </w:rPr>
        <w:t xml:space="preserve"> between pre</w:t>
      </w:r>
      <w:r>
        <w:rPr>
          <w:rFonts w:cs="Helvetica Neue"/>
          <w:color w:val="000000" w:themeColor="text1"/>
          <w:lang w:val="en-US"/>
        </w:rPr>
        <w:t>c</w:t>
      </w:r>
      <w:r w:rsidRPr="00A5206B">
        <w:rPr>
          <w:rFonts w:cs="Helvetica Neue"/>
          <w:color w:val="000000" w:themeColor="text1"/>
          <w:lang w:val="en-US"/>
        </w:rPr>
        <w:t xml:space="preserve">ision of estimates </w:t>
      </w:r>
      <w:r>
        <w:rPr>
          <w:rFonts w:cs="Helvetica Neue"/>
          <w:color w:val="000000" w:themeColor="text1"/>
          <w:lang w:val="en-US"/>
        </w:rPr>
        <w:t>versus the</w:t>
      </w:r>
      <w:r w:rsidRPr="00A5206B">
        <w:rPr>
          <w:rFonts w:cs="Helvetica Neue"/>
          <w:color w:val="000000" w:themeColor="text1"/>
          <w:lang w:val="en-US"/>
        </w:rPr>
        <w:t xml:space="preserve"> need to recruit more </w:t>
      </w:r>
      <w:r>
        <w:rPr>
          <w:rFonts w:cs="Helvetica Neue"/>
          <w:color w:val="000000" w:themeColor="text1"/>
          <w:lang w:val="en-US"/>
        </w:rPr>
        <w:t>participants, as an optimal sample size is often hard to achieve.</w:t>
      </w:r>
      <w:r>
        <w:rPr>
          <w:rFonts w:cs="Helvetica Neue"/>
          <w:b/>
          <w:color w:val="000000" w:themeColor="text1"/>
          <w:lang w:val="en-US"/>
        </w:rPr>
        <w:t xml:space="preserve"> </w:t>
      </w:r>
    </w:p>
    <w:sectPr w:rsidR="008379C4" w:rsidSect="00DA0E8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0805" w:rsidRDefault="00F40805" w:rsidP="00AA1C64">
      <w:pPr>
        <w:spacing w:after="0"/>
      </w:pPr>
      <w:r>
        <w:separator/>
      </w:r>
    </w:p>
  </w:endnote>
  <w:endnote w:type="continuationSeparator" w:id="0">
    <w:p w:rsidR="00F40805" w:rsidRDefault="00F40805" w:rsidP="00AA1C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neva">
    <w:altName w:val="Segoe UI Symbol"/>
    <w:charset w:val="00"/>
    <w:family w:val="swiss"/>
    <w:pitch w:val="variable"/>
    <w:sig w:usb0="E00002FF" w:usb1="5200205F" w:usb2="00A0C000"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Diverda Sans Com">
    <w:altName w:val="Calibri"/>
    <w:charset w:val="4D"/>
    <w:family w:val="swiss"/>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Al Nile">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0B5" w:rsidRDefault="00C970B5" w:rsidP="00775CA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970B5" w:rsidRDefault="00C970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0B5" w:rsidRDefault="00C970B5" w:rsidP="00775CA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rsidR="00C970B5" w:rsidRDefault="00C970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0805" w:rsidRDefault="00F40805" w:rsidP="00AA1C64">
      <w:pPr>
        <w:spacing w:after="0"/>
      </w:pPr>
      <w:r>
        <w:separator/>
      </w:r>
    </w:p>
  </w:footnote>
  <w:footnote w:type="continuationSeparator" w:id="0">
    <w:p w:rsidR="00F40805" w:rsidRDefault="00F40805" w:rsidP="00AA1C6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87F54"/>
    <w:multiLevelType w:val="hybridMultilevel"/>
    <w:tmpl w:val="1482FC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2D83AE8"/>
    <w:multiLevelType w:val="hybridMultilevel"/>
    <w:tmpl w:val="942CC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67C6C"/>
    <w:multiLevelType w:val="hybridMultilevel"/>
    <w:tmpl w:val="0DB8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981715"/>
    <w:multiLevelType w:val="hybridMultilevel"/>
    <w:tmpl w:val="ACF837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0E45BE"/>
    <w:multiLevelType w:val="hybridMultilevel"/>
    <w:tmpl w:val="F432CC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A14F4E"/>
    <w:multiLevelType w:val="hybridMultilevel"/>
    <w:tmpl w:val="328EF5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F392F5B"/>
    <w:multiLevelType w:val="hybridMultilevel"/>
    <w:tmpl w:val="67BCFA0E"/>
    <w:lvl w:ilvl="0" w:tplc="F7446F46">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9D1F06"/>
    <w:multiLevelType w:val="hybridMultilevel"/>
    <w:tmpl w:val="7C122378"/>
    <w:lvl w:ilvl="0" w:tplc="95DCBCAA">
      <w:start w:val="1"/>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FC5794"/>
    <w:multiLevelType w:val="hybridMultilevel"/>
    <w:tmpl w:val="64F44B48"/>
    <w:lvl w:ilvl="0" w:tplc="0809000F">
      <w:start w:val="1"/>
      <w:numFmt w:val="decimal"/>
      <w:lvlText w:val="%1."/>
      <w:lvlJc w:val="left"/>
      <w:pPr>
        <w:ind w:left="720" w:hanging="360"/>
      </w:pPr>
      <w:rPr>
        <w:rFonts w:hint="default"/>
      </w:rPr>
    </w:lvl>
    <w:lvl w:ilvl="1" w:tplc="777AFBB8">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2E10E6"/>
    <w:multiLevelType w:val="hybridMultilevel"/>
    <w:tmpl w:val="0F4ACA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57B4C52"/>
    <w:multiLevelType w:val="hybridMultilevel"/>
    <w:tmpl w:val="4BCE6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4D0CF4"/>
    <w:multiLevelType w:val="hybridMultilevel"/>
    <w:tmpl w:val="E14838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A62CFD"/>
    <w:multiLevelType w:val="hybridMultilevel"/>
    <w:tmpl w:val="3A041F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A50CE1"/>
    <w:multiLevelType w:val="hybridMultilevel"/>
    <w:tmpl w:val="336AE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AC039A"/>
    <w:multiLevelType w:val="hybridMultilevel"/>
    <w:tmpl w:val="BA1E893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FF30A2"/>
    <w:multiLevelType w:val="hybridMultilevel"/>
    <w:tmpl w:val="EEC0DD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2E320B5"/>
    <w:multiLevelType w:val="hybridMultilevel"/>
    <w:tmpl w:val="D7B275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4DA7166"/>
    <w:multiLevelType w:val="hybridMultilevel"/>
    <w:tmpl w:val="27F8A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8A2AA0"/>
    <w:multiLevelType w:val="hybridMultilevel"/>
    <w:tmpl w:val="E406360A"/>
    <w:lvl w:ilvl="0" w:tplc="7DD83F2C">
      <w:start w:val="23"/>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8F6FAE"/>
    <w:multiLevelType w:val="hybridMultilevel"/>
    <w:tmpl w:val="840AF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FD61BC"/>
    <w:multiLevelType w:val="hybridMultilevel"/>
    <w:tmpl w:val="8C10D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8E462A6"/>
    <w:multiLevelType w:val="hybridMultilevel"/>
    <w:tmpl w:val="AFE0ABF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C74878"/>
    <w:multiLevelType w:val="hybridMultilevel"/>
    <w:tmpl w:val="6F14DA18"/>
    <w:lvl w:ilvl="0" w:tplc="A08E1A7C">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125252A"/>
    <w:multiLevelType w:val="hybridMultilevel"/>
    <w:tmpl w:val="E52093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EDB16BB"/>
    <w:multiLevelType w:val="hybridMultilevel"/>
    <w:tmpl w:val="80D85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001482"/>
    <w:multiLevelType w:val="hybridMultilevel"/>
    <w:tmpl w:val="D0920EEE"/>
    <w:lvl w:ilvl="0" w:tplc="F7446F46">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2A6F31"/>
    <w:multiLevelType w:val="hybridMultilevel"/>
    <w:tmpl w:val="D9202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4F7904"/>
    <w:multiLevelType w:val="hybridMultilevel"/>
    <w:tmpl w:val="5C8CE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DA09D6"/>
    <w:multiLevelType w:val="hybridMultilevel"/>
    <w:tmpl w:val="A24A620A"/>
    <w:lvl w:ilvl="0" w:tplc="DD18870E">
      <w:start w:val="1"/>
      <w:numFmt w:val="decimal"/>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2A6ADF"/>
    <w:multiLevelType w:val="hybridMultilevel"/>
    <w:tmpl w:val="6186E71C"/>
    <w:lvl w:ilvl="0" w:tplc="E0C202F8">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AE1321"/>
    <w:multiLevelType w:val="hybridMultilevel"/>
    <w:tmpl w:val="F496E65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EB7B3D"/>
    <w:multiLevelType w:val="hybridMultilevel"/>
    <w:tmpl w:val="1A22144C"/>
    <w:lvl w:ilvl="0" w:tplc="08090001">
      <w:start w:val="1"/>
      <w:numFmt w:val="bullet"/>
      <w:lvlText w:val=""/>
      <w:lvlJc w:val="left"/>
      <w:pPr>
        <w:ind w:left="720" w:hanging="360"/>
      </w:pPr>
      <w:rPr>
        <w:rFonts w:ascii="Symbol" w:hAnsi="Symbol" w:hint="default"/>
      </w:rPr>
    </w:lvl>
    <w:lvl w:ilvl="1" w:tplc="777AFBB8">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A15A2E"/>
    <w:multiLevelType w:val="hybridMultilevel"/>
    <w:tmpl w:val="CBE001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7970D8E"/>
    <w:multiLevelType w:val="hybridMultilevel"/>
    <w:tmpl w:val="86222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A51579"/>
    <w:multiLevelType w:val="hybridMultilevel"/>
    <w:tmpl w:val="059C9A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837766F"/>
    <w:multiLevelType w:val="hybridMultilevel"/>
    <w:tmpl w:val="ACEA3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BE066B"/>
    <w:multiLevelType w:val="hybridMultilevel"/>
    <w:tmpl w:val="450C3A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A6E006B"/>
    <w:multiLevelType w:val="hybridMultilevel"/>
    <w:tmpl w:val="795676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1A42203"/>
    <w:multiLevelType w:val="hybridMultilevel"/>
    <w:tmpl w:val="FBE87E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414AC8"/>
    <w:multiLevelType w:val="hybridMultilevel"/>
    <w:tmpl w:val="34B67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9EA09EE"/>
    <w:multiLevelType w:val="hybridMultilevel"/>
    <w:tmpl w:val="EC96D6D2"/>
    <w:lvl w:ilvl="0" w:tplc="2550F1C0">
      <w:start w:val="6"/>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594FEB"/>
    <w:multiLevelType w:val="hybridMultilevel"/>
    <w:tmpl w:val="ACC802E6"/>
    <w:lvl w:ilvl="0" w:tplc="ABA8F9D2">
      <w:start w:val="23"/>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2F1E1A"/>
    <w:multiLevelType w:val="hybridMultilevel"/>
    <w:tmpl w:val="0B2AA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10F2779"/>
    <w:multiLevelType w:val="hybridMultilevel"/>
    <w:tmpl w:val="1DE8CE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1F47BEE"/>
    <w:multiLevelType w:val="hybridMultilevel"/>
    <w:tmpl w:val="36D4D6E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93537FE"/>
    <w:multiLevelType w:val="hybridMultilevel"/>
    <w:tmpl w:val="A318647C"/>
    <w:lvl w:ilvl="0" w:tplc="F7446F46">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362165"/>
    <w:multiLevelType w:val="hybridMultilevel"/>
    <w:tmpl w:val="785E4E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7F332B76"/>
    <w:multiLevelType w:val="hybridMultilevel"/>
    <w:tmpl w:val="FBB26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6CD"/>
    <w:multiLevelType w:val="hybridMultilevel"/>
    <w:tmpl w:val="5C8CE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8"/>
  </w:num>
  <w:num w:numId="2">
    <w:abstractNumId w:val="33"/>
  </w:num>
  <w:num w:numId="3">
    <w:abstractNumId w:val="43"/>
  </w:num>
  <w:num w:numId="4">
    <w:abstractNumId w:val="17"/>
  </w:num>
  <w:num w:numId="5">
    <w:abstractNumId w:val="8"/>
  </w:num>
  <w:num w:numId="6">
    <w:abstractNumId w:val="10"/>
  </w:num>
  <w:num w:numId="7">
    <w:abstractNumId w:val="27"/>
  </w:num>
  <w:num w:numId="8">
    <w:abstractNumId w:val="4"/>
  </w:num>
  <w:num w:numId="9">
    <w:abstractNumId w:val="14"/>
  </w:num>
  <w:num w:numId="10">
    <w:abstractNumId w:val="36"/>
  </w:num>
  <w:num w:numId="11">
    <w:abstractNumId w:val="3"/>
  </w:num>
  <w:num w:numId="12">
    <w:abstractNumId w:val="46"/>
  </w:num>
  <w:num w:numId="13">
    <w:abstractNumId w:val="32"/>
  </w:num>
  <w:num w:numId="14">
    <w:abstractNumId w:val="20"/>
  </w:num>
  <w:num w:numId="15">
    <w:abstractNumId w:val="35"/>
  </w:num>
  <w:num w:numId="16">
    <w:abstractNumId w:val="42"/>
  </w:num>
  <w:num w:numId="17">
    <w:abstractNumId w:val="12"/>
  </w:num>
  <w:num w:numId="18">
    <w:abstractNumId w:val="44"/>
  </w:num>
  <w:num w:numId="19">
    <w:abstractNumId w:val="0"/>
  </w:num>
  <w:num w:numId="20">
    <w:abstractNumId w:val="2"/>
  </w:num>
  <w:num w:numId="21">
    <w:abstractNumId w:val="31"/>
  </w:num>
  <w:num w:numId="22">
    <w:abstractNumId w:val="30"/>
  </w:num>
  <w:num w:numId="23">
    <w:abstractNumId w:val="5"/>
  </w:num>
  <w:num w:numId="24">
    <w:abstractNumId w:val="24"/>
  </w:num>
  <w:num w:numId="25">
    <w:abstractNumId w:val="1"/>
  </w:num>
  <w:num w:numId="26">
    <w:abstractNumId w:val="47"/>
  </w:num>
  <w:num w:numId="27">
    <w:abstractNumId w:val="23"/>
  </w:num>
  <w:num w:numId="28">
    <w:abstractNumId w:val="21"/>
  </w:num>
  <w:num w:numId="29">
    <w:abstractNumId w:val="6"/>
  </w:num>
  <w:num w:numId="30">
    <w:abstractNumId w:val="25"/>
  </w:num>
  <w:num w:numId="31">
    <w:abstractNumId w:val="45"/>
  </w:num>
  <w:num w:numId="32">
    <w:abstractNumId w:val="29"/>
  </w:num>
  <w:num w:numId="33">
    <w:abstractNumId w:val="22"/>
  </w:num>
  <w:num w:numId="34">
    <w:abstractNumId w:val="18"/>
  </w:num>
  <w:num w:numId="35">
    <w:abstractNumId w:val="41"/>
  </w:num>
  <w:num w:numId="36">
    <w:abstractNumId w:val="38"/>
  </w:num>
  <w:num w:numId="37">
    <w:abstractNumId w:val="11"/>
  </w:num>
  <w:num w:numId="38">
    <w:abstractNumId w:val="7"/>
  </w:num>
  <w:num w:numId="39">
    <w:abstractNumId w:val="13"/>
  </w:num>
  <w:num w:numId="40">
    <w:abstractNumId w:val="28"/>
  </w:num>
  <w:num w:numId="41">
    <w:abstractNumId w:val="40"/>
  </w:num>
  <w:num w:numId="42">
    <w:abstractNumId w:val="26"/>
  </w:num>
  <w:num w:numId="43">
    <w:abstractNumId w:val="19"/>
  </w:num>
  <w:num w:numId="44">
    <w:abstractNumId w:val="15"/>
  </w:num>
  <w:num w:numId="45">
    <w:abstractNumId w:val="37"/>
  </w:num>
  <w:num w:numId="46">
    <w:abstractNumId w:val="16"/>
  </w:num>
  <w:num w:numId="47">
    <w:abstractNumId w:val="9"/>
  </w:num>
  <w:num w:numId="48">
    <w:abstractNumId w:val="34"/>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0tx9x2idw59gep0t9xet9kfppsdrpsf59z&quot;&gt;Triage Test Evaluation&lt;record-ids&gt;&lt;item&gt;1&lt;/item&gt;&lt;item&gt;3&lt;/item&gt;&lt;item&gt;4&lt;/item&gt;&lt;item&gt;6&lt;/item&gt;&lt;item&gt;7&lt;/item&gt;&lt;item&gt;8&lt;/item&gt;&lt;item&gt;10&lt;/item&gt;&lt;item&gt;11&lt;/item&gt;&lt;item&gt;12&lt;/item&gt;&lt;item&gt;13&lt;/item&gt;&lt;item&gt;15&lt;/item&gt;&lt;item&gt;16&lt;/item&gt;&lt;item&gt;17&lt;/item&gt;&lt;item&gt;18&lt;/item&gt;&lt;item&gt;19&lt;/item&gt;&lt;item&gt;21&lt;/item&gt;&lt;item&gt;22&lt;/item&gt;&lt;item&gt;23&lt;/item&gt;&lt;item&gt;24&lt;/item&gt;&lt;item&gt;25&lt;/item&gt;&lt;item&gt;26&lt;/item&gt;&lt;item&gt;28&lt;/item&gt;&lt;item&gt;29&lt;/item&gt;&lt;item&gt;30&lt;/item&gt;&lt;item&gt;32&lt;/item&gt;&lt;item&gt;33&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AD78AD"/>
    <w:rsid w:val="00000663"/>
    <w:rsid w:val="00001043"/>
    <w:rsid w:val="00002557"/>
    <w:rsid w:val="0000371B"/>
    <w:rsid w:val="0000403F"/>
    <w:rsid w:val="00006CCA"/>
    <w:rsid w:val="00007229"/>
    <w:rsid w:val="00010D94"/>
    <w:rsid w:val="00011134"/>
    <w:rsid w:val="00011355"/>
    <w:rsid w:val="00012C99"/>
    <w:rsid w:val="00013645"/>
    <w:rsid w:val="000138FE"/>
    <w:rsid w:val="00014D55"/>
    <w:rsid w:val="000159B7"/>
    <w:rsid w:val="000161B5"/>
    <w:rsid w:val="00017199"/>
    <w:rsid w:val="00021611"/>
    <w:rsid w:val="00021B56"/>
    <w:rsid w:val="00021B67"/>
    <w:rsid w:val="00022D09"/>
    <w:rsid w:val="00025F18"/>
    <w:rsid w:val="00026C61"/>
    <w:rsid w:val="00026C73"/>
    <w:rsid w:val="00027206"/>
    <w:rsid w:val="00030847"/>
    <w:rsid w:val="00030FCC"/>
    <w:rsid w:val="00031614"/>
    <w:rsid w:val="00031FF4"/>
    <w:rsid w:val="000326C4"/>
    <w:rsid w:val="00033660"/>
    <w:rsid w:val="00034151"/>
    <w:rsid w:val="00037DF1"/>
    <w:rsid w:val="00041040"/>
    <w:rsid w:val="0004250E"/>
    <w:rsid w:val="0004297D"/>
    <w:rsid w:val="00045A08"/>
    <w:rsid w:val="00045B0F"/>
    <w:rsid w:val="00046FEC"/>
    <w:rsid w:val="00047011"/>
    <w:rsid w:val="000522B0"/>
    <w:rsid w:val="0005313C"/>
    <w:rsid w:val="0005408F"/>
    <w:rsid w:val="00054DAC"/>
    <w:rsid w:val="000566FB"/>
    <w:rsid w:val="000576C3"/>
    <w:rsid w:val="000600FA"/>
    <w:rsid w:val="00064499"/>
    <w:rsid w:val="0006479E"/>
    <w:rsid w:val="00066E9D"/>
    <w:rsid w:val="000678BA"/>
    <w:rsid w:val="0007177E"/>
    <w:rsid w:val="00072969"/>
    <w:rsid w:val="00073A47"/>
    <w:rsid w:val="00073CC7"/>
    <w:rsid w:val="00075C5D"/>
    <w:rsid w:val="00076585"/>
    <w:rsid w:val="00077161"/>
    <w:rsid w:val="00077C73"/>
    <w:rsid w:val="00077D23"/>
    <w:rsid w:val="000827B6"/>
    <w:rsid w:val="00083378"/>
    <w:rsid w:val="00084C5F"/>
    <w:rsid w:val="00084FFC"/>
    <w:rsid w:val="000855E0"/>
    <w:rsid w:val="00092BE9"/>
    <w:rsid w:val="00094930"/>
    <w:rsid w:val="00096B83"/>
    <w:rsid w:val="00096DDC"/>
    <w:rsid w:val="00096E74"/>
    <w:rsid w:val="00096E99"/>
    <w:rsid w:val="000A1411"/>
    <w:rsid w:val="000A3322"/>
    <w:rsid w:val="000A3BAA"/>
    <w:rsid w:val="000A4C82"/>
    <w:rsid w:val="000A640A"/>
    <w:rsid w:val="000A7A48"/>
    <w:rsid w:val="000B0259"/>
    <w:rsid w:val="000B041D"/>
    <w:rsid w:val="000B0D89"/>
    <w:rsid w:val="000B34DF"/>
    <w:rsid w:val="000B37FB"/>
    <w:rsid w:val="000B6A48"/>
    <w:rsid w:val="000B793F"/>
    <w:rsid w:val="000B7D5E"/>
    <w:rsid w:val="000B7F07"/>
    <w:rsid w:val="000C0BBE"/>
    <w:rsid w:val="000C0D16"/>
    <w:rsid w:val="000C153C"/>
    <w:rsid w:val="000C1F7F"/>
    <w:rsid w:val="000C30E6"/>
    <w:rsid w:val="000C5A8F"/>
    <w:rsid w:val="000C5D67"/>
    <w:rsid w:val="000C691D"/>
    <w:rsid w:val="000C7775"/>
    <w:rsid w:val="000D016E"/>
    <w:rsid w:val="000D026F"/>
    <w:rsid w:val="000D05F0"/>
    <w:rsid w:val="000D0A1C"/>
    <w:rsid w:val="000D324C"/>
    <w:rsid w:val="000D3BA5"/>
    <w:rsid w:val="000D7ACF"/>
    <w:rsid w:val="000E068D"/>
    <w:rsid w:val="000E2E9A"/>
    <w:rsid w:val="000E3A86"/>
    <w:rsid w:val="000E4C96"/>
    <w:rsid w:val="000E4D31"/>
    <w:rsid w:val="000E6D7C"/>
    <w:rsid w:val="000F0DC2"/>
    <w:rsid w:val="000F18F5"/>
    <w:rsid w:val="000F27DF"/>
    <w:rsid w:val="000F4613"/>
    <w:rsid w:val="000F54B6"/>
    <w:rsid w:val="000F58A8"/>
    <w:rsid w:val="000F5E42"/>
    <w:rsid w:val="000F7D5E"/>
    <w:rsid w:val="0010326B"/>
    <w:rsid w:val="00104B3A"/>
    <w:rsid w:val="00105742"/>
    <w:rsid w:val="00106295"/>
    <w:rsid w:val="00107E4E"/>
    <w:rsid w:val="00110043"/>
    <w:rsid w:val="0011024E"/>
    <w:rsid w:val="00110739"/>
    <w:rsid w:val="00110765"/>
    <w:rsid w:val="00110BC7"/>
    <w:rsid w:val="00111491"/>
    <w:rsid w:val="001118CD"/>
    <w:rsid w:val="001127EF"/>
    <w:rsid w:val="001202C5"/>
    <w:rsid w:val="00121003"/>
    <w:rsid w:val="0012297A"/>
    <w:rsid w:val="00124397"/>
    <w:rsid w:val="0012478D"/>
    <w:rsid w:val="00125EEA"/>
    <w:rsid w:val="0012684C"/>
    <w:rsid w:val="0012706E"/>
    <w:rsid w:val="00130C01"/>
    <w:rsid w:val="00131093"/>
    <w:rsid w:val="0013362D"/>
    <w:rsid w:val="00133955"/>
    <w:rsid w:val="001342C8"/>
    <w:rsid w:val="0013597F"/>
    <w:rsid w:val="0013758A"/>
    <w:rsid w:val="00142C55"/>
    <w:rsid w:val="00143316"/>
    <w:rsid w:val="00144297"/>
    <w:rsid w:val="001448EA"/>
    <w:rsid w:val="00144B8C"/>
    <w:rsid w:val="00145074"/>
    <w:rsid w:val="00145463"/>
    <w:rsid w:val="00150043"/>
    <w:rsid w:val="00150787"/>
    <w:rsid w:val="00150F19"/>
    <w:rsid w:val="00152522"/>
    <w:rsid w:val="0015386E"/>
    <w:rsid w:val="001546DC"/>
    <w:rsid w:val="00154AB3"/>
    <w:rsid w:val="00155011"/>
    <w:rsid w:val="00156EC6"/>
    <w:rsid w:val="001571F0"/>
    <w:rsid w:val="0016111F"/>
    <w:rsid w:val="00162C27"/>
    <w:rsid w:val="00162FAA"/>
    <w:rsid w:val="00166A9B"/>
    <w:rsid w:val="001676C2"/>
    <w:rsid w:val="00170173"/>
    <w:rsid w:val="001705C9"/>
    <w:rsid w:val="00171A45"/>
    <w:rsid w:val="001758A3"/>
    <w:rsid w:val="00176789"/>
    <w:rsid w:val="00177222"/>
    <w:rsid w:val="0017778E"/>
    <w:rsid w:val="00184970"/>
    <w:rsid w:val="00185541"/>
    <w:rsid w:val="001860BC"/>
    <w:rsid w:val="001866C3"/>
    <w:rsid w:val="0019011F"/>
    <w:rsid w:val="00192162"/>
    <w:rsid w:val="00192B63"/>
    <w:rsid w:val="00193BB1"/>
    <w:rsid w:val="00195CC5"/>
    <w:rsid w:val="001977F2"/>
    <w:rsid w:val="001A196A"/>
    <w:rsid w:val="001A3FDB"/>
    <w:rsid w:val="001A4130"/>
    <w:rsid w:val="001B0BC5"/>
    <w:rsid w:val="001B15D2"/>
    <w:rsid w:val="001B1F6D"/>
    <w:rsid w:val="001B2250"/>
    <w:rsid w:val="001B23DB"/>
    <w:rsid w:val="001B63BB"/>
    <w:rsid w:val="001B69B2"/>
    <w:rsid w:val="001C0821"/>
    <w:rsid w:val="001C4920"/>
    <w:rsid w:val="001C62F5"/>
    <w:rsid w:val="001C786C"/>
    <w:rsid w:val="001D1CDF"/>
    <w:rsid w:val="001D26C3"/>
    <w:rsid w:val="001D4093"/>
    <w:rsid w:val="001D4168"/>
    <w:rsid w:val="001D5C88"/>
    <w:rsid w:val="001D7EF4"/>
    <w:rsid w:val="001E224D"/>
    <w:rsid w:val="001E4340"/>
    <w:rsid w:val="001E6CB3"/>
    <w:rsid w:val="001E75F8"/>
    <w:rsid w:val="001F1DE2"/>
    <w:rsid w:val="001F3ED7"/>
    <w:rsid w:val="001F40F0"/>
    <w:rsid w:val="001F56B5"/>
    <w:rsid w:val="00200C06"/>
    <w:rsid w:val="002021F1"/>
    <w:rsid w:val="00203EEA"/>
    <w:rsid w:val="00203F7F"/>
    <w:rsid w:val="0020432A"/>
    <w:rsid w:val="00204B2B"/>
    <w:rsid w:val="00204CE1"/>
    <w:rsid w:val="00205631"/>
    <w:rsid w:val="002068CA"/>
    <w:rsid w:val="00207C29"/>
    <w:rsid w:val="00210976"/>
    <w:rsid w:val="00211730"/>
    <w:rsid w:val="002117F8"/>
    <w:rsid w:val="00212E66"/>
    <w:rsid w:val="00212E6F"/>
    <w:rsid w:val="00215D1E"/>
    <w:rsid w:val="0021711F"/>
    <w:rsid w:val="00217D1D"/>
    <w:rsid w:val="00221F48"/>
    <w:rsid w:val="00222BBC"/>
    <w:rsid w:val="00226ED3"/>
    <w:rsid w:val="00226F7B"/>
    <w:rsid w:val="00227784"/>
    <w:rsid w:val="00230904"/>
    <w:rsid w:val="00230ACE"/>
    <w:rsid w:val="0023508C"/>
    <w:rsid w:val="002358C0"/>
    <w:rsid w:val="00237800"/>
    <w:rsid w:val="002405E5"/>
    <w:rsid w:val="00242244"/>
    <w:rsid w:val="00242E06"/>
    <w:rsid w:val="002471FB"/>
    <w:rsid w:val="002476E7"/>
    <w:rsid w:val="002479DE"/>
    <w:rsid w:val="00250337"/>
    <w:rsid w:val="0025143A"/>
    <w:rsid w:val="00251DAC"/>
    <w:rsid w:val="00253017"/>
    <w:rsid w:val="00253BCD"/>
    <w:rsid w:val="00255163"/>
    <w:rsid w:val="00257987"/>
    <w:rsid w:val="00261C10"/>
    <w:rsid w:val="00262764"/>
    <w:rsid w:val="00265615"/>
    <w:rsid w:val="002670B4"/>
    <w:rsid w:val="0026771F"/>
    <w:rsid w:val="00267E91"/>
    <w:rsid w:val="002705B8"/>
    <w:rsid w:val="00275326"/>
    <w:rsid w:val="00284CC0"/>
    <w:rsid w:val="002863F3"/>
    <w:rsid w:val="00286B32"/>
    <w:rsid w:val="002874A0"/>
    <w:rsid w:val="002875DD"/>
    <w:rsid w:val="00287ED6"/>
    <w:rsid w:val="00290D3E"/>
    <w:rsid w:val="002920A7"/>
    <w:rsid w:val="00292C53"/>
    <w:rsid w:val="00293782"/>
    <w:rsid w:val="00294640"/>
    <w:rsid w:val="00295271"/>
    <w:rsid w:val="00295384"/>
    <w:rsid w:val="002A1129"/>
    <w:rsid w:val="002A3E5F"/>
    <w:rsid w:val="002A4977"/>
    <w:rsid w:val="002A5FDF"/>
    <w:rsid w:val="002B03EB"/>
    <w:rsid w:val="002B2259"/>
    <w:rsid w:val="002B26A9"/>
    <w:rsid w:val="002B28C6"/>
    <w:rsid w:val="002B42D9"/>
    <w:rsid w:val="002B5FB3"/>
    <w:rsid w:val="002B6C99"/>
    <w:rsid w:val="002B71D5"/>
    <w:rsid w:val="002C2251"/>
    <w:rsid w:val="002C4E0B"/>
    <w:rsid w:val="002C5F9A"/>
    <w:rsid w:val="002C7C31"/>
    <w:rsid w:val="002D14B2"/>
    <w:rsid w:val="002D612F"/>
    <w:rsid w:val="002D6D1F"/>
    <w:rsid w:val="002D6E11"/>
    <w:rsid w:val="002E00B0"/>
    <w:rsid w:val="002E0393"/>
    <w:rsid w:val="002E0553"/>
    <w:rsid w:val="002E1C3C"/>
    <w:rsid w:val="002E3A86"/>
    <w:rsid w:val="002E59CA"/>
    <w:rsid w:val="002E6164"/>
    <w:rsid w:val="002F0BE5"/>
    <w:rsid w:val="002F1943"/>
    <w:rsid w:val="002F1FF5"/>
    <w:rsid w:val="002F2504"/>
    <w:rsid w:val="002F2887"/>
    <w:rsid w:val="002F3F3A"/>
    <w:rsid w:val="002F4ECC"/>
    <w:rsid w:val="002F5E46"/>
    <w:rsid w:val="002F5E5D"/>
    <w:rsid w:val="002F6CA4"/>
    <w:rsid w:val="002F7955"/>
    <w:rsid w:val="002F7992"/>
    <w:rsid w:val="00300036"/>
    <w:rsid w:val="00300845"/>
    <w:rsid w:val="00300934"/>
    <w:rsid w:val="0030391E"/>
    <w:rsid w:val="003072F2"/>
    <w:rsid w:val="00307A01"/>
    <w:rsid w:val="0031208A"/>
    <w:rsid w:val="00312B44"/>
    <w:rsid w:val="00313CBA"/>
    <w:rsid w:val="00314082"/>
    <w:rsid w:val="00314A5F"/>
    <w:rsid w:val="00315B74"/>
    <w:rsid w:val="00315D9C"/>
    <w:rsid w:val="00316BF7"/>
    <w:rsid w:val="00317828"/>
    <w:rsid w:val="003229AE"/>
    <w:rsid w:val="00323325"/>
    <w:rsid w:val="00326538"/>
    <w:rsid w:val="003301D9"/>
    <w:rsid w:val="00330E54"/>
    <w:rsid w:val="00330FCA"/>
    <w:rsid w:val="00332259"/>
    <w:rsid w:val="00332FDC"/>
    <w:rsid w:val="003334CD"/>
    <w:rsid w:val="00336184"/>
    <w:rsid w:val="0034192D"/>
    <w:rsid w:val="00341F7E"/>
    <w:rsid w:val="003426C9"/>
    <w:rsid w:val="00342C7A"/>
    <w:rsid w:val="00342DEC"/>
    <w:rsid w:val="00344014"/>
    <w:rsid w:val="00344546"/>
    <w:rsid w:val="00344F3C"/>
    <w:rsid w:val="003456CA"/>
    <w:rsid w:val="0034690B"/>
    <w:rsid w:val="0035023A"/>
    <w:rsid w:val="00350632"/>
    <w:rsid w:val="00351973"/>
    <w:rsid w:val="00352925"/>
    <w:rsid w:val="003547C4"/>
    <w:rsid w:val="00355179"/>
    <w:rsid w:val="003610A8"/>
    <w:rsid w:val="00361F12"/>
    <w:rsid w:val="00362A05"/>
    <w:rsid w:val="00363B41"/>
    <w:rsid w:val="00363D29"/>
    <w:rsid w:val="003660DA"/>
    <w:rsid w:val="0036759C"/>
    <w:rsid w:val="00370783"/>
    <w:rsid w:val="00370DFF"/>
    <w:rsid w:val="0037331C"/>
    <w:rsid w:val="0037407E"/>
    <w:rsid w:val="003744AE"/>
    <w:rsid w:val="0037699A"/>
    <w:rsid w:val="00376B1B"/>
    <w:rsid w:val="00377995"/>
    <w:rsid w:val="00380BE8"/>
    <w:rsid w:val="00381153"/>
    <w:rsid w:val="00381705"/>
    <w:rsid w:val="00382069"/>
    <w:rsid w:val="00382208"/>
    <w:rsid w:val="0038460E"/>
    <w:rsid w:val="0038480C"/>
    <w:rsid w:val="0038662A"/>
    <w:rsid w:val="00386CD7"/>
    <w:rsid w:val="00392DB4"/>
    <w:rsid w:val="00394CD8"/>
    <w:rsid w:val="00396409"/>
    <w:rsid w:val="003972FF"/>
    <w:rsid w:val="003973B3"/>
    <w:rsid w:val="003A25AE"/>
    <w:rsid w:val="003A3D81"/>
    <w:rsid w:val="003A3F8A"/>
    <w:rsid w:val="003A5200"/>
    <w:rsid w:val="003A6B01"/>
    <w:rsid w:val="003B2A24"/>
    <w:rsid w:val="003B3321"/>
    <w:rsid w:val="003B5864"/>
    <w:rsid w:val="003B5B87"/>
    <w:rsid w:val="003C01AE"/>
    <w:rsid w:val="003C082D"/>
    <w:rsid w:val="003C13A7"/>
    <w:rsid w:val="003C175A"/>
    <w:rsid w:val="003C4059"/>
    <w:rsid w:val="003C7A66"/>
    <w:rsid w:val="003D22FF"/>
    <w:rsid w:val="003D5F71"/>
    <w:rsid w:val="003D6EDD"/>
    <w:rsid w:val="003E172F"/>
    <w:rsid w:val="003E479B"/>
    <w:rsid w:val="003E4BBB"/>
    <w:rsid w:val="003E690F"/>
    <w:rsid w:val="003F2AEF"/>
    <w:rsid w:val="003F3ADB"/>
    <w:rsid w:val="003F3D9C"/>
    <w:rsid w:val="003F3E1F"/>
    <w:rsid w:val="003F3E2A"/>
    <w:rsid w:val="003F4171"/>
    <w:rsid w:val="003F45A2"/>
    <w:rsid w:val="003F4BBC"/>
    <w:rsid w:val="003F731A"/>
    <w:rsid w:val="003F75A7"/>
    <w:rsid w:val="003F7A09"/>
    <w:rsid w:val="0040212A"/>
    <w:rsid w:val="004049DD"/>
    <w:rsid w:val="004056B3"/>
    <w:rsid w:val="004060E9"/>
    <w:rsid w:val="00406CC7"/>
    <w:rsid w:val="00407093"/>
    <w:rsid w:val="0040735B"/>
    <w:rsid w:val="00410D03"/>
    <w:rsid w:val="00412133"/>
    <w:rsid w:val="0041232E"/>
    <w:rsid w:val="00412761"/>
    <w:rsid w:val="0041559C"/>
    <w:rsid w:val="00420B6E"/>
    <w:rsid w:val="00423EB4"/>
    <w:rsid w:val="004240BF"/>
    <w:rsid w:val="00424810"/>
    <w:rsid w:val="0042703A"/>
    <w:rsid w:val="00427189"/>
    <w:rsid w:val="00430C4F"/>
    <w:rsid w:val="004318E7"/>
    <w:rsid w:val="00431BB8"/>
    <w:rsid w:val="00431F45"/>
    <w:rsid w:val="004329EA"/>
    <w:rsid w:val="004340D9"/>
    <w:rsid w:val="00434156"/>
    <w:rsid w:val="004358AA"/>
    <w:rsid w:val="00436757"/>
    <w:rsid w:val="004376ED"/>
    <w:rsid w:val="00437982"/>
    <w:rsid w:val="00440C8F"/>
    <w:rsid w:val="004410AD"/>
    <w:rsid w:val="004411BF"/>
    <w:rsid w:val="00441BBF"/>
    <w:rsid w:val="00443885"/>
    <w:rsid w:val="004500BB"/>
    <w:rsid w:val="0045277B"/>
    <w:rsid w:val="00454579"/>
    <w:rsid w:val="00455B4C"/>
    <w:rsid w:val="00455EC3"/>
    <w:rsid w:val="00455F25"/>
    <w:rsid w:val="004572A5"/>
    <w:rsid w:val="00460479"/>
    <w:rsid w:val="00461526"/>
    <w:rsid w:val="00464C17"/>
    <w:rsid w:val="00466018"/>
    <w:rsid w:val="004676BC"/>
    <w:rsid w:val="00467D97"/>
    <w:rsid w:val="00472A2B"/>
    <w:rsid w:val="00472DF0"/>
    <w:rsid w:val="00473077"/>
    <w:rsid w:val="004741D7"/>
    <w:rsid w:val="004743E2"/>
    <w:rsid w:val="00475F0B"/>
    <w:rsid w:val="00475FB2"/>
    <w:rsid w:val="00476FEE"/>
    <w:rsid w:val="00481D99"/>
    <w:rsid w:val="00482088"/>
    <w:rsid w:val="00482C7F"/>
    <w:rsid w:val="00483541"/>
    <w:rsid w:val="00483773"/>
    <w:rsid w:val="00483C54"/>
    <w:rsid w:val="00483DC3"/>
    <w:rsid w:val="0048427B"/>
    <w:rsid w:val="00485FDA"/>
    <w:rsid w:val="00486D60"/>
    <w:rsid w:val="004920B8"/>
    <w:rsid w:val="00492CE7"/>
    <w:rsid w:val="004930EA"/>
    <w:rsid w:val="00494849"/>
    <w:rsid w:val="00496168"/>
    <w:rsid w:val="0049768E"/>
    <w:rsid w:val="004A216E"/>
    <w:rsid w:val="004A25D5"/>
    <w:rsid w:val="004A2858"/>
    <w:rsid w:val="004A2DF2"/>
    <w:rsid w:val="004A35EF"/>
    <w:rsid w:val="004A7C83"/>
    <w:rsid w:val="004B0230"/>
    <w:rsid w:val="004B068C"/>
    <w:rsid w:val="004B1F90"/>
    <w:rsid w:val="004B46FC"/>
    <w:rsid w:val="004B5656"/>
    <w:rsid w:val="004B61C8"/>
    <w:rsid w:val="004B6CEE"/>
    <w:rsid w:val="004B78AA"/>
    <w:rsid w:val="004C0846"/>
    <w:rsid w:val="004C1C8A"/>
    <w:rsid w:val="004C2A7A"/>
    <w:rsid w:val="004C43F0"/>
    <w:rsid w:val="004C60CC"/>
    <w:rsid w:val="004C77DC"/>
    <w:rsid w:val="004D17FC"/>
    <w:rsid w:val="004D509D"/>
    <w:rsid w:val="004D5FBD"/>
    <w:rsid w:val="004D77E8"/>
    <w:rsid w:val="004D7E34"/>
    <w:rsid w:val="004E3AEA"/>
    <w:rsid w:val="004E424C"/>
    <w:rsid w:val="004E498D"/>
    <w:rsid w:val="004E5764"/>
    <w:rsid w:val="004F12DC"/>
    <w:rsid w:val="004F152C"/>
    <w:rsid w:val="004F53AF"/>
    <w:rsid w:val="0050265E"/>
    <w:rsid w:val="00503365"/>
    <w:rsid w:val="00503CB7"/>
    <w:rsid w:val="00505BB1"/>
    <w:rsid w:val="00512759"/>
    <w:rsid w:val="00515B85"/>
    <w:rsid w:val="005161AC"/>
    <w:rsid w:val="00516850"/>
    <w:rsid w:val="005168CB"/>
    <w:rsid w:val="00516E84"/>
    <w:rsid w:val="00520940"/>
    <w:rsid w:val="005217E7"/>
    <w:rsid w:val="005232ED"/>
    <w:rsid w:val="00525E99"/>
    <w:rsid w:val="0052796E"/>
    <w:rsid w:val="0053055E"/>
    <w:rsid w:val="00530B3D"/>
    <w:rsid w:val="00532090"/>
    <w:rsid w:val="00535678"/>
    <w:rsid w:val="00540C63"/>
    <w:rsid w:val="0054237D"/>
    <w:rsid w:val="005437E9"/>
    <w:rsid w:val="0054390D"/>
    <w:rsid w:val="0054523C"/>
    <w:rsid w:val="00546A51"/>
    <w:rsid w:val="005511FE"/>
    <w:rsid w:val="005513CE"/>
    <w:rsid w:val="005515FE"/>
    <w:rsid w:val="005554FE"/>
    <w:rsid w:val="00561519"/>
    <w:rsid w:val="0056712B"/>
    <w:rsid w:val="00567B4E"/>
    <w:rsid w:val="00571F72"/>
    <w:rsid w:val="00575AC6"/>
    <w:rsid w:val="00575BA8"/>
    <w:rsid w:val="00575F7D"/>
    <w:rsid w:val="00576563"/>
    <w:rsid w:val="00577F76"/>
    <w:rsid w:val="00577FDF"/>
    <w:rsid w:val="00583450"/>
    <w:rsid w:val="00583661"/>
    <w:rsid w:val="00583899"/>
    <w:rsid w:val="00583C51"/>
    <w:rsid w:val="00583D0A"/>
    <w:rsid w:val="00584225"/>
    <w:rsid w:val="00584E2A"/>
    <w:rsid w:val="0058509F"/>
    <w:rsid w:val="005855ED"/>
    <w:rsid w:val="005926CB"/>
    <w:rsid w:val="00592B10"/>
    <w:rsid w:val="00593FD8"/>
    <w:rsid w:val="005959ED"/>
    <w:rsid w:val="0059655E"/>
    <w:rsid w:val="005972A0"/>
    <w:rsid w:val="0059732B"/>
    <w:rsid w:val="00597B0E"/>
    <w:rsid w:val="005A0D56"/>
    <w:rsid w:val="005A2367"/>
    <w:rsid w:val="005A4A67"/>
    <w:rsid w:val="005B0050"/>
    <w:rsid w:val="005B0280"/>
    <w:rsid w:val="005B0972"/>
    <w:rsid w:val="005B1A37"/>
    <w:rsid w:val="005B2028"/>
    <w:rsid w:val="005B2BFC"/>
    <w:rsid w:val="005B5002"/>
    <w:rsid w:val="005B6101"/>
    <w:rsid w:val="005C1764"/>
    <w:rsid w:val="005C201B"/>
    <w:rsid w:val="005C2A9D"/>
    <w:rsid w:val="005C2B25"/>
    <w:rsid w:val="005C480F"/>
    <w:rsid w:val="005C5609"/>
    <w:rsid w:val="005C691A"/>
    <w:rsid w:val="005D00C3"/>
    <w:rsid w:val="005D2080"/>
    <w:rsid w:val="005D36E5"/>
    <w:rsid w:val="005D51B9"/>
    <w:rsid w:val="005D5CCC"/>
    <w:rsid w:val="005E043C"/>
    <w:rsid w:val="005E0BFA"/>
    <w:rsid w:val="005E2FC9"/>
    <w:rsid w:val="005E3486"/>
    <w:rsid w:val="005E3933"/>
    <w:rsid w:val="005E7BCF"/>
    <w:rsid w:val="005F2FAD"/>
    <w:rsid w:val="005F3BEA"/>
    <w:rsid w:val="006010F0"/>
    <w:rsid w:val="00604B3C"/>
    <w:rsid w:val="00605A92"/>
    <w:rsid w:val="006138F0"/>
    <w:rsid w:val="00614AA5"/>
    <w:rsid w:val="00615363"/>
    <w:rsid w:val="00616C47"/>
    <w:rsid w:val="006172D7"/>
    <w:rsid w:val="00620CCE"/>
    <w:rsid w:val="00621421"/>
    <w:rsid w:val="00621821"/>
    <w:rsid w:val="00623142"/>
    <w:rsid w:val="00624211"/>
    <w:rsid w:val="0062515F"/>
    <w:rsid w:val="0062696D"/>
    <w:rsid w:val="0062727B"/>
    <w:rsid w:val="0062774D"/>
    <w:rsid w:val="00631FCB"/>
    <w:rsid w:val="006334A0"/>
    <w:rsid w:val="006400A0"/>
    <w:rsid w:val="0064368D"/>
    <w:rsid w:val="00644C7B"/>
    <w:rsid w:val="0064573C"/>
    <w:rsid w:val="0064679F"/>
    <w:rsid w:val="00647442"/>
    <w:rsid w:val="0065022C"/>
    <w:rsid w:val="006511BC"/>
    <w:rsid w:val="0065172F"/>
    <w:rsid w:val="00651F1F"/>
    <w:rsid w:val="0065302D"/>
    <w:rsid w:val="006535E6"/>
    <w:rsid w:val="00654233"/>
    <w:rsid w:val="0065682B"/>
    <w:rsid w:val="006601CD"/>
    <w:rsid w:val="00660A5A"/>
    <w:rsid w:val="00660C71"/>
    <w:rsid w:val="0066180F"/>
    <w:rsid w:val="00661918"/>
    <w:rsid w:val="00664077"/>
    <w:rsid w:val="00664217"/>
    <w:rsid w:val="00664CA7"/>
    <w:rsid w:val="00664EBB"/>
    <w:rsid w:val="006652F4"/>
    <w:rsid w:val="00665676"/>
    <w:rsid w:val="00672605"/>
    <w:rsid w:val="00672B63"/>
    <w:rsid w:val="00673C12"/>
    <w:rsid w:val="00674537"/>
    <w:rsid w:val="006745E9"/>
    <w:rsid w:val="0067613A"/>
    <w:rsid w:val="00677670"/>
    <w:rsid w:val="006778C5"/>
    <w:rsid w:val="006817A0"/>
    <w:rsid w:val="006817B0"/>
    <w:rsid w:val="00681C34"/>
    <w:rsid w:val="0068427E"/>
    <w:rsid w:val="00684AD4"/>
    <w:rsid w:val="00686F2A"/>
    <w:rsid w:val="006875C4"/>
    <w:rsid w:val="00687AAB"/>
    <w:rsid w:val="00690C9E"/>
    <w:rsid w:val="00690E0D"/>
    <w:rsid w:val="0069506A"/>
    <w:rsid w:val="00696DA0"/>
    <w:rsid w:val="006976A1"/>
    <w:rsid w:val="0069770F"/>
    <w:rsid w:val="006A0BF4"/>
    <w:rsid w:val="006A2CBB"/>
    <w:rsid w:val="006A3F62"/>
    <w:rsid w:val="006A4C4B"/>
    <w:rsid w:val="006A7D40"/>
    <w:rsid w:val="006B2B08"/>
    <w:rsid w:val="006B2E1F"/>
    <w:rsid w:val="006B2ED3"/>
    <w:rsid w:val="006B3360"/>
    <w:rsid w:val="006B69B5"/>
    <w:rsid w:val="006B7C05"/>
    <w:rsid w:val="006C21CD"/>
    <w:rsid w:val="006C233F"/>
    <w:rsid w:val="006C3E66"/>
    <w:rsid w:val="006C7856"/>
    <w:rsid w:val="006C7B44"/>
    <w:rsid w:val="006D1FF9"/>
    <w:rsid w:val="006D4F52"/>
    <w:rsid w:val="006D4F77"/>
    <w:rsid w:val="006E041B"/>
    <w:rsid w:val="006E0849"/>
    <w:rsid w:val="006E121A"/>
    <w:rsid w:val="006E1D6C"/>
    <w:rsid w:val="006E3658"/>
    <w:rsid w:val="006E399D"/>
    <w:rsid w:val="006E50E6"/>
    <w:rsid w:val="006F030B"/>
    <w:rsid w:val="006F2C83"/>
    <w:rsid w:val="006F61F0"/>
    <w:rsid w:val="006F6630"/>
    <w:rsid w:val="007008F3"/>
    <w:rsid w:val="00700F71"/>
    <w:rsid w:val="00701ED9"/>
    <w:rsid w:val="00702A24"/>
    <w:rsid w:val="0070598E"/>
    <w:rsid w:val="00707232"/>
    <w:rsid w:val="00707460"/>
    <w:rsid w:val="007109EF"/>
    <w:rsid w:val="007118EC"/>
    <w:rsid w:val="007119B4"/>
    <w:rsid w:val="00713867"/>
    <w:rsid w:val="00713CFC"/>
    <w:rsid w:val="00715468"/>
    <w:rsid w:val="007171E1"/>
    <w:rsid w:val="00720848"/>
    <w:rsid w:val="00721681"/>
    <w:rsid w:val="00721E9A"/>
    <w:rsid w:val="00724DE1"/>
    <w:rsid w:val="007252AA"/>
    <w:rsid w:val="007254FD"/>
    <w:rsid w:val="007265B8"/>
    <w:rsid w:val="0072770F"/>
    <w:rsid w:val="007277AA"/>
    <w:rsid w:val="00727EA7"/>
    <w:rsid w:val="00732DD0"/>
    <w:rsid w:val="0073589F"/>
    <w:rsid w:val="00735D3E"/>
    <w:rsid w:val="0074049B"/>
    <w:rsid w:val="00741369"/>
    <w:rsid w:val="007424AE"/>
    <w:rsid w:val="007438C8"/>
    <w:rsid w:val="00745CD9"/>
    <w:rsid w:val="007466B8"/>
    <w:rsid w:val="00746EF7"/>
    <w:rsid w:val="00747302"/>
    <w:rsid w:val="00750241"/>
    <w:rsid w:val="007508A2"/>
    <w:rsid w:val="00752F5F"/>
    <w:rsid w:val="00753CF1"/>
    <w:rsid w:val="00754357"/>
    <w:rsid w:val="0075539D"/>
    <w:rsid w:val="00761A45"/>
    <w:rsid w:val="00761C1C"/>
    <w:rsid w:val="0076354B"/>
    <w:rsid w:val="007636D0"/>
    <w:rsid w:val="007647BD"/>
    <w:rsid w:val="00764B32"/>
    <w:rsid w:val="00767F71"/>
    <w:rsid w:val="00770575"/>
    <w:rsid w:val="007711B8"/>
    <w:rsid w:val="00773780"/>
    <w:rsid w:val="00773D8B"/>
    <w:rsid w:val="00775CAC"/>
    <w:rsid w:val="00776396"/>
    <w:rsid w:val="007776BE"/>
    <w:rsid w:val="00781105"/>
    <w:rsid w:val="00783F6B"/>
    <w:rsid w:val="007850FC"/>
    <w:rsid w:val="00786855"/>
    <w:rsid w:val="007907B3"/>
    <w:rsid w:val="00791B8C"/>
    <w:rsid w:val="00792165"/>
    <w:rsid w:val="007921A8"/>
    <w:rsid w:val="00792860"/>
    <w:rsid w:val="00792B3B"/>
    <w:rsid w:val="0079319E"/>
    <w:rsid w:val="007937D7"/>
    <w:rsid w:val="0079381E"/>
    <w:rsid w:val="007943CB"/>
    <w:rsid w:val="007A072C"/>
    <w:rsid w:val="007A1F66"/>
    <w:rsid w:val="007A2608"/>
    <w:rsid w:val="007A3116"/>
    <w:rsid w:val="007A5514"/>
    <w:rsid w:val="007A5783"/>
    <w:rsid w:val="007A75F2"/>
    <w:rsid w:val="007B47B9"/>
    <w:rsid w:val="007B6898"/>
    <w:rsid w:val="007B71D5"/>
    <w:rsid w:val="007B74F0"/>
    <w:rsid w:val="007C0B3E"/>
    <w:rsid w:val="007C0EAD"/>
    <w:rsid w:val="007C1A9A"/>
    <w:rsid w:val="007C289F"/>
    <w:rsid w:val="007C2CCD"/>
    <w:rsid w:val="007C43EC"/>
    <w:rsid w:val="007C6DB9"/>
    <w:rsid w:val="007D2291"/>
    <w:rsid w:val="007D22F3"/>
    <w:rsid w:val="007D2362"/>
    <w:rsid w:val="007D2568"/>
    <w:rsid w:val="007D2A1D"/>
    <w:rsid w:val="007D48FA"/>
    <w:rsid w:val="007E2D88"/>
    <w:rsid w:val="007F23CA"/>
    <w:rsid w:val="007F3BB2"/>
    <w:rsid w:val="007F3D83"/>
    <w:rsid w:val="007F528F"/>
    <w:rsid w:val="007F63EF"/>
    <w:rsid w:val="007F6A23"/>
    <w:rsid w:val="00800BAF"/>
    <w:rsid w:val="00800C44"/>
    <w:rsid w:val="008011B5"/>
    <w:rsid w:val="0080255B"/>
    <w:rsid w:val="008026DF"/>
    <w:rsid w:val="00804154"/>
    <w:rsid w:val="0080583A"/>
    <w:rsid w:val="00806446"/>
    <w:rsid w:val="008148D7"/>
    <w:rsid w:val="00815A89"/>
    <w:rsid w:val="0082006F"/>
    <w:rsid w:val="00821095"/>
    <w:rsid w:val="00822CCD"/>
    <w:rsid w:val="00823A6F"/>
    <w:rsid w:val="00826F3C"/>
    <w:rsid w:val="008275EC"/>
    <w:rsid w:val="008279F8"/>
    <w:rsid w:val="00827D06"/>
    <w:rsid w:val="00827F4E"/>
    <w:rsid w:val="00830285"/>
    <w:rsid w:val="00832433"/>
    <w:rsid w:val="00833D64"/>
    <w:rsid w:val="0083558D"/>
    <w:rsid w:val="00836097"/>
    <w:rsid w:val="008379C4"/>
    <w:rsid w:val="00841728"/>
    <w:rsid w:val="008417A3"/>
    <w:rsid w:val="008437BC"/>
    <w:rsid w:val="008439AD"/>
    <w:rsid w:val="008461A3"/>
    <w:rsid w:val="00847689"/>
    <w:rsid w:val="00847D5E"/>
    <w:rsid w:val="00850AB1"/>
    <w:rsid w:val="00852198"/>
    <w:rsid w:val="008523C0"/>
    <w:rsid w:val="008543E6"/>
    <w:rsid w:val="0085512C"/>
    <w:rsid w:val="0085520E"/>
    <w:rsid w:val="00855DF8"/>
    <w:rsid w:val="008574C6"/>
    <w:rsid w:val="008608AE"/>
    <w:rsid w:val="00860ABB"/>
    <w:rsid w:val="00861B66"/>
    <w:rsid w:val="00862F8A"/>
    <w:rsid w:val="00862FA9"/>
    <w:rsid w:val="008631D9"/>
    <w:rsid w:val="00864032"/>
    <w:rsid w:val="00864510"/>
    <w:rsid w:val="00864C82"/>
    <w:rsid w:val="00865212"/>
    <w:rsid w:val="00865B6A"/>
    <w:rsid w:val="00871ADD"/>
    <w:rsid w:val="00873F69"/>
    <w:rsid w:val="008765E7"/>
    <w:rsid w:val="0088102A"/>
    <w:rsid w:val="0088382C"/>
    <w:rsid w:val="00885393"/>
    <w:rsid w:val="008857E9"/>
    <w:rsid w:val="00886381"/>
    <w:rsid w:val="00890B5A"/>
    <w:rsid w:val="00890C0F"/>
    <w:rsid w:val="00891237"/>
    <w:rsid w:val="0089399E"/>
    <w:rsid w:val="00894128"/>
    <w:rsid w:val="00894527"/>
    <w:rsid w:val="00895521"/>
    <w:rsid w:val="00896BA5"/>
    <w:rsid w:val="008A05F9"/>
    <w:rsid w:val="008A080E"/>
    <w:rsid w:val="008A08A2"/>
    <w:rsid w:val="008A1263"/>
    <w:rsid w:val="008A436F"/>
    <w:rsid w:val="008A45E6"/>
    <w:rsid w:val="008A4F2C"/>
    <w:rsid w:val="008A709C"/>
    <w:rsid w:val="008B3034"/>
    <w:rsid w:val="008B3679"/>
    <w:rsid w:val="008B4198"/>
    <w:rsid w:val="008B49C1"/>
    <w:rsid w:val="008B49F0"/>
    <w:rsid w:val="008B53DD"/>
    <w:rsid w:val="008B6392"/>
    <w:rsid w:val="008B7BB5"/>
    <w:rsid w:val="008C0B87"/>
    <w:rsid w:val="008C0F82"/>
    <w:rsid w:val="008C3A55"/>
    <w:rsid w:val="008C4F5E"/>
    <w:rsid w:val="008C5AEC"/>
    <w:rsid w:val="008C5CA2"/>
    <w:rsid w:val="008C6905"/>
    <w:rsid w:val="008C7421"/>
    <w:rsid w:val="008C7D17"/>
    <w:rsid w:val="008D2A2F"/>
    <w:rsid w:val="008D3DE6"/>
    <w:rsid w:val="008D5917"/>
    <w:rsid w:val="008E3158"/>
    <w:rsid w:val="008E32FD"/>
    <w:rsid w:val="008E3339"/>
    <w:rsid w:val="008E33D8"/>
    <w:rsid w:val="008E3893"/>
    <w:rsid w:val="008E48C8"/>
    <w:rsid w:val="008E53B5"/>
    <w:rsid w:val="008E5826"/>
    <w:rsid w:val="008E621F"/>
    <w:rsid w:val="008E790E"/>
    <w:rsid w:val="008F0537"/>
    <w:rsid w:val="008F3757"/>
    <w:rsid w:val="008F3BB6"/>
    <w:rsid w:val="008F3C0F"/>
    <w:rsid w:val="008F54AE"/>
    <w:rsid w:val="008F59DB"/>
    <w:rsid w:val="008F6AF5"/>
    <w:rsid w:val="008F6FF8"/>
    <w:rsid w:val="009011F6"/>
    <w:rsid w:val="00902402"/>
    <w:rsid w:val="009026BB"/>
    <w:rsid w:val="00902739"/>
    <w:rsid w:val="00902E52"/>
    <w:rsid w:val="00902FC6"/>
    <w:rsid w:val="009045E9"/>
    <w:rsid w:val="00904A4E"/>
    <w:rsid w:val="00904F5C"/>
    <w:rsid w:val="009052B0"/>
    <w:rsid w:val="00905631"/>
    <w:rsid w:val="00905F5E"/>
    <w:rsid w:val="00910B18"/>
    <w:rsid w:val="00911670"/>
    <w:rsid w:val="00911AD3"/>
    <w:rsid w:val="009135D9"/>
    <w:rsid w:val="0091476D"/>
    <w:rsid w:val="00914A22"/>
    <w:rsid w:val="009157AB"/>
    <w:rsid w:val="00915AF2"/>
    <w:rsid w:val="00916A7D"/>
    <w:rsid w:val="00916F61"/>
    <w:rsid w:val="0091785C"/>
    <w:rsid w:val="00917F9D"/>
    <w:rsid w:val="00920966"/>
    <w:rsid w:val="00921881"/>
    <w:rsid w:val="00921FE4"/>
    <w:rsid w:val="00923596"/>
    <w:rsid w:val="0092465C"/>
    <w:rsid w:val="009247CB"/>
    <w:rsid w:val="00925189"/>
    <w:rsid w:val="00925F35"/>
    <w:rsid w:val="00926D9A"/>
    <w:rsid w:val="00930579"/>
    <w:rsid w:val="0093139B"/>
    <w:rsid w:val="00932CC3"/>
    <w:rsid w:val="00932E89"/>
    <w:rsid w:val="00934BCE"/>
    <w:rsid w:val="00935CAA"/>
    <w:rsid w:val="00936417"/>
    <w:rsid w:val="009364D2"/>
    <w:rsid w:val="009379C2"/>
    <w:rsid w:val="00937F3B"/>
    <w:rsid w:val="00942E82"/>
    <w:rsid w:val="009446D4"/>
    <w:rsid w:val="00945973"/>
    <w:rsid w:val="00946290"/>
    <w:rsid w:val="009528BF"/>
    <w:rsid w:val="009537CB"/>
    <w:rsid w:val="00955AE3"/>
    <w:rsid w:val="00956C31"/>
    <w:rsid w:val="00957DE1"/>
    <w:rsid w:val="00961ECF"/>
    <w:rsid w:val="009677C9"/>
    <w:rsid w:val="00970A98"/>
    <w:rsid w:val="00970E73"/>
    <w:rsid w:val="009717A9"/>
    <w:rsid w:val="00972C22"/>
    <w:rsid w:val="00973D4A"/>
    <w:rsid w:val="00973F65"/>
    <w:rsid w:val="00974012"/>
    <w:rsid w:val="0097562E"/>
    <w:rsid w:val="0097573C"/>
    <w:rsid w:val="00976000"/>
    <w:rsid w:val="009802DF"/>
    <w:rsid w:val="00980A50"/>
    <w:rsid w:val="00980DC0"/>
    <w:rsid w:val="00981ADC"/>
    <w:rsid w:val="009822D6"/>
    <w:rsid w:val="0098471C"/>
    <w:rsid w:val="009847F3"/>
    <w:rsid w:val="00984E09"/>
    <w:rsid w:val="00985953"/>
    <w:rsid w:val="0098690C"/>
    <w:rsid w:val="00986D85"/>
    <w:rsid w:val="009919A6"/>
    <w:rsid w:val="00991C37"/>
    <w:rsid w:val="009925E4"/>
    <w:rsid w:val="00992B1D"/>
    <w:rsid w:val="00992D14"/>
    <w:rsid w:val="009943F1"/>
    <w:rsid w:val="009952CA"/>
    <w:rsid w:val="009959CF"/>
    <w:rsid w:val="00995E83"/>
    <w:rsid w:val="00995F6D"/>
    <w:rsid w:val="009A02FF"/>
    <w:rsid w:val="009A05EE"/>
    <w:rsid w:val="009A1C7B"/>
    <w:rsid w:val="009A211E"/>
    <w:rsid w:val="009A31C5"/>
    <w:rsid w:val="009A43C8"/>
    <w:rsid w:val="009A4C46"/>
    <w:rsid w:val="009A6367"/>
    <w:rsid w:val="009A70DE"/>
    <w:rsid w:val="009A7ACA"/>
    <w:rsid w:val="009B2F99"/>
    <w:rsid w:val="009B31FE"/>
    <w:rsid w:val="009B3ACA"/>
    <w:rsid w:val="009B3EF0"/>
    <w:rsid w:val="009B6479"/>
    <w:rsid w:val="009B6FF9"/>
    <w:rsid w:val="009B776C"/>
    <w:rsid w:val="009C088E"/>
    <w:rsid w:val="009C0A7F"/>
    <w:rsid w:val="009C151D"/>
    <w:rsid w:val="009C500A"/>
    <w:rsid w:val="009C5D11"/>
    <w:rsid w:val="009D0E1E"/>
    <w:rsid w:val="009D0FBA"/>
    <w:rsid w:val="009D2920"/>
    <w:rsid w:val="009D3BD9"/>
    <w:rsid w:val="009D459B"/>
    <w:rsid w:val="009D573C"/>
    <w:rsid w:val="009D5B11"/>
    <w:rsid w:val="009D5BBB"/>
    <w:rsid w:val="009D79A6"/>
    <w:rsid w:val="009D7F11"/>
    <w:rsid w:val="009E0D2D"/>
    <w:rsid w:val="009E27DA"/>
    <w:rsid w:val="009E306F"/>
    <w:rsid w:val="009E552B"/>
    <w:rsid w:val="009E5C28"/>
    <w:rsid w:val="009E5CEA"/>
    <w:rsid w:val="009E5F7E"/>
    <w:rsid w:val="009E6421"/>
    <w:rsid w:val="009E7D92"/>
    <w:rsid w:val="009E7F52"/>
    <w:rsid w:val="009F076D"/>
    <w:rsid w:val="009F0B61"/>
    <w:rsid w:val="009F10C1"/>
    <w:rsid w:val="009F2BE4"/>
    <w:rsid w:val="009F375B"/>
    <w:rsid w:val="009F4684"/>
    <w:rsid w:val="009F5F8F"/>
    <w:rsid w:val="009F75DC"/>
    <w:rsid w:val="009F77D1"/>
    <w:rsid w:val="00A00796"/>
    <w:rsid w:val="00A02102"/>
    <w:rsid w:val="00A0259D"/>
    <w:rsid w:val="00A027ED"/>
    <w:rsid w:val="00A03976"/>
    <w:rsid w:val="00A04029"/>
    <w:rsid w:val="00A05C0D"/>
    <w:rsid w:val="00A066C7"/>
    <w:rsid w:val="00A074BA"/>
    <w:rsid w:val="00A120B5"/>
    <w:rsid w:val="00A13C3F"/>
    <w:rsid w:val="00A14535"/>
    <w:rsid w:val="00A1628C"/>
    <w:rsid w:val="00A1631E"/>
    <w:rsid w:val="00A1784E"/>
    <w:rsid w:val="00A179C4"/>
    <w:rsid w:val="00A20F03"/>
    <w:rsid w:val="00A22B9C"/>
    <w:rsid w:val="00A23742"/>
    <w:rsid w:val="00A2381A"/>
    <w:rsid w:val="00A240F3"/>
    <w:rsid w:val="00A260B4"/>
    <w:rsid w:val="00A26F53"/>
    <w:rsid w:val="00A3003B"/>
    <w:rsid w:val="00A30F0A"/>
    <w:rsid w:val="00A317A7"/>
    <w:rsid w:val="00A31DA8"/>
    <w:rsid w:val="00A356F9"/>
    <w:rsid w:val="00A37492"/>
    <w:rsid w:val="00A41108"/>
    <w:rsid w:val="00A435EB"/>
    <w:rsid w:val="00A4383A"/>
    <w:rsid w:val="00A47BF1"/>
    <w:rsid w:val="00A52067"/>
    <w:rsid w:val="00A5206B"/>
    <w:rsid w:val="00A5287D"/>
    <w:rsid w:val="00A528D7"/>
    <w:rsid w:val="00A53666"/>
    <w:rsid w:val="00A55795"/>
    <w:rsid w:val="00A573DF"/>
    <w:rsid w:val="00A62A64"/>
    <w:rsid w:val="00A64869"/>
    <w:rsid w:val="00A70C4E"/>
    <w:rsid w:val="00A72E79"/>
    <w:rsid w:val="00A72EF5"/>
    <w:rsid w:val="00A72F35"/>
    <w:rsid w:val="00A73CE2"/>
    <w:rsid w:val="00A759DF"/>
    <w:rsid w:val="00A8112D"/>
    <w:rsid w:val="00A86D43"/>
    <w:rsid w:val="00A86DFE"/>
    <w:rsid w:val="00A90333"/>
    <w:rsid w:val="00A90B40"/>
    <w:rsid w:val="00A91D05"/>
    <w:rsid w:val="00A92531"/>
    <w:rsid w:val="00A9316F"/>
    <w:rsid w:val="00A937BB"/>
    <w:rsid w:val="00A96A5C"/>
    <w:rsid w:val="00A96E50"/>
    <w:rsid w:val="00AA1C64"/>
    <w:rsid w:val="00AA62FC"/>
    <w:rsid w:val="00AA6EC6"/>
    <w:rsid w:val="00AB240C"/>
    <w:rsid w:val="00AB348D"/>
    <w:rsid w:val="00AB5574"/>
    <w:rsid w:val="00AB70D8"/>
    <w:rsid w:val="00AB7996"/>
    <w:rsid w:val="00AC357F"/>
    <w:rsid w:val="00AC370D"/>
    <w:rsid w:val="00AC3DFE"/>
    <w:rsid w:val="00AC5EA4"/>
    <w:rsid w:val="00AC6BC6"/>
    <w:rsid w:val="00AC739B"/>
    <w:rsid w:val="00AC776B"/>
    <w:rsid w:val="00AD0039"/>
    <w:rsid w:val="00AD0FBE"/>
    <w:rsid w:val="00AD2DF0"/>
    <w:rsid w:val="00AD3CFD"/>
    <w:rsid w:val="00AD5092"/>
    <w:rsid w:val="00AD78AD"/>
    <w:rsid w:val="00AE1055"/>
    <w:rsid w:val="00AE1F26"/>
    <w:rsid w:val="00AE2184"/>
    <w:rsid w:val="00AE3162"/>
    <w:rsid w:val="00AE32DC"/>
    <w:rsid w:val="00AE4C2B"/>
    <w:rsid w:val="00AE79FA"/>
    <w:rsid w:val="00AF0209"/>
    <w:rsid w:val="00AF1A89"/>
    <w:rsid w:val="00AF2182"/>
    <w:rsid w:val="00AF2551"/>
    <w:rsid w:val="00AF3852"/>
    <w:rsid w:val="00AF4442"/>
    <w:rsid w:val="00B01572"/>
    <w:rsid w:val="00B02D4D"/>
    <w:rsid w:val="00B039C4"/>
    <w:rsid w:val="00B06E42"/>
    <w:rsid w:val="00B1070C"/>
    <w:rsid w:val="00B1249C"/>
    <w:rsid w:val="00B134BB"/>
    <w:rsid w:val="00B142AF"/>
    <w:rsid w:val="00B15F1F"/>
    <w:rsid w:val="00B16320"/>
    <w:rsid w:val="00B2121E"/>
    <w:rsid w:val="00B221B2"/>
    <w:rsid w:val="00B22C62"/>
    <w:rsid w:val="00B22DDB"/>
    <w:rsid w:val="00B27CC0"/>
    <w:rsid w:val="00B312F5"/>
    <w:rsid w:val="00B33CCF"/>
    <w:rsid w:val="00B33E15"/>
    <w:rsid w:val="00B34C54"/>
    <w:rsid w:val="00B36F02"/>
    <w:rsid w:val="00B42EE8"/>
    <w:rsid w:val="00B4358F"/>
    <w:rsid w:val="00B44AA7"/>
    <w:rsid w:val="00B46787"/>
    <w:rsid w:val="00B478C0"/>
    <w:rsid w:val="00B479B0"/>
    <w:rsid w:val="00B5048B"/>
    <w:rsid w:val="00B52657"/>
    <w:rsid w:val="00B52946"/>
    <w:rsid w:val="00B53D6E"/>
    <w:rsid w:val="00B53F3D"/>
    <w:rsid w:val="00B54230"/>
    <w:rsid w:val="00B5567A"/>
    <w:rsid w:val="00B6077E"/>
    <w:rsid w:val="00B60BA7"/>
    <w:rsid w:val="00B6134C"/>
    <w:rsid w:val="00B63505"/>
    <w:rsid w:val="00B64713"/>
    <w:rsid w:val="00B65863"/>
    <w:rsid w:val="00B670F5"/>
    <w:rsid w:val="00B6714F"/>
    <w:rsid w:val="00B673E6"/>
    <w:rsid w:val="00B71D7D"/>
    <w:rsid w:val="00B73833"/>
    <w:rsid w:val="00B74D69"/>
    <w:rsid w:val="00B75184"/>
    <w:rsid w:val="00B75F81"/>
    <w:rsid w:val="00B805B1"/>
    <w:rsid w:val="00B8066D"/>
    <w:rsid w:val="00B81C2D"/>
    <w:rsid w:val="00B82E2B"/>
    <w:rsid w:val="00B85F16"/>
    <w:rsid w:val="00B86690"/>
    <w:rsid w:val="00B874DC"/>
    <w:rsid w:val="00B90497"/>
    <w:rsid w:val="00B90D1D"/>
    <w:rsid w:val="00B90E76"/>
    <w:rsid w:val="00B9240D"/>
    <w:rsid w:val="00B93098"/>
    <w:rsid w:val="00B93B1B"/>
    <w:rsid w:val="00B95BBA"/>
    <w:rsid w:val="00B964BB"/>
    <w:rsid w:val="00B966D4"/>
    <w:rsid w:val="00B96CFD"/>
    <w:rsid w:val="00B9774B"/>
    <w:rsid w:val="00BA0FEA"/>
    <w:rsid w:val="00BA22A3"/>
    <w:rsid w:val="00BA5724"/>
    <w:rsid w:val="00BA5B8A"/>
    <w:rsid w:val="00BA6EE0"/>
    <w:rsid w:val="00BB2D76"/>
    <w:rsid w:val="00BB3048"/>
    <w:rsid w:val="00BB40D2"/>
    <w:rsid w:val="00BB6488"/>
    <w:rsid w:val="00BB77BB"/>
    <w:rsid w:val="00BB7C57"/>
    <w:rsid w:val="00BC0179"/>
    <w:rsid w:val="00BC07D4"/>
    <w:rsid w:val="00BC108E"/>
    <w:rsid w:val="00BC179F"/>
    <w:rsid w:val="00BC198B"/>
    <w:rsid w:val="00BC355A"/>
    <w:rsid w:val="00BC48DF"/>
    <w:rsid w:val="00BC5475"/>
    <w:rsid w:val="00BC6365"/>
    <w:rsid w:val="00BC66A5"/>
    <w:rsid w:val="00BD1F53"/>
    <w:rsid w:val="00BD2C9A"/>
    <w:rsid w:val="00BD3894"/>
    <w:rsid w:val="00BD3E07"/>
    <w:rsid w:val="00BD488C"/>
    <w:rsid w:val="00BD685B"/>
    <w:rsid w:val="00BD6949"/>
    <w:rsid w:val="00BD735B"/>
    <w:rsid w:val="00BE523C"/>
    <w:rsid w:val="00BE6794"/>
    <w:rsid w:val="00BE7B02"/>
    <w:rsid w:val="00BF3A90"/>
    <w:rsid w:val="00BF4682"/>
    <w:rsid w:val="00BF71B8"/>
    <w:rsid w:val="00BF74BA"/>
    <w:rsid w:val="00C01EAA"/>
    <w:rsid w:val="00C0293E"/>
    <w:rsid w:val="00C0508C"/>
    <w:rsid w:val="00C0569B"/>
    <w:rsid w:val="00C0690A"/>
    <w:rsid w:val="00C073EE"/>
    <w:rsid w:val="00C1033C"/>
    <w:rsid w:val="00C135C4"/>
    <w:rsid w:val="00C214B9"/>
    <w:rsid w:val="00C226A9"/>
    <w:rsid w:val="00C24079"/>
    <w:rsid w:val="00C25B1E"/>
    <w:rsid w:val="00C26B07"/>
    <w:rsid w:val="00C308EC"/>
    <w:rsid w:val="00C31161"/>
    <w:rsid w:val="00C32A5E"/>
    <w:rsid w:val="00C3319D"/>
    <w:rsid w:val="00C35B45"/>
    <w:rsid w:val="00C425CA"/>
    <w:rsid w:val="00C457C1"/>
    <w:rsid w:val="00C4648C"/>
    <w:rsid w:val="00C467B1"/>
    <w:rsid w:val="00C55E9B"/>
    <w:rsid w:val="00C5705B"/>
    <w:rsid w:val="00C570ED"/>
    <w:rsid w:val="00C57CCE"/>
    <w:rsid w:val="00C617DF"/>
    <w:rsid w:val="00C61B6B"/>
    <w:rsid w:val="00C631A4"/>
    <w:rsid w:val="00C641EA"/>
    <w:rsid w:val="00C6505C"/>
    <w:rsid w:val="00C652BE"/>
    <w:rsid w:val="00C679C4"/>
    <w:rsid w:val="00C70DCD"/>
    <w:rsid w:val="00C71FEE"/>
    <w:rsid w:val="00C726DD"/>
    <w:rsid w:val="00C73701"/>
    <w:rsid w:val="00C741C4"/>
    <w:rsid w:val="00C744F0"/>
    <w:rsid w:val="00C74911"/>
    <w:rsid w:val="00C74C56"/>
    <w:rsid w:val="00C75AC7"/>
    <w:rsid w:val="00C75DA1"/>
    <w:rsid w:val="00C76409"/>
    <w:rsid w:val="00C774EA"/>
    <w:rsid w:val="00C81643"/>
    <w:rsid w:val="00C81C44"/>
    <w:rsid w:val="00C82E4C"/>
    <w:rsid w:val="00C8407B"/>
    <w:rsid w:val="00C87022"/>
    <w:rsid w:val="00C87DC8"/>
    <w:rsid w:val="00C9056B"/>
    <w:rsid w:val="00C916AD"/>
    <w:rsid w:val="00C92734"/>
    <w:rsid w:val="00C96CF5"/>
    <w:rsid w:val="00C970B5"/>
    <w:rsid w:val="00C97FBE"/>
    <w:rsid w:val="00CA0313"/>
    <w:rsid w:val="00CA3772"/>
    <w:rsid w:val="00CA498F"/>
    <w:rsid w:val="00CA6AB6"/>
    <w:rsid w:val="00CB155F"/>
    <w:rsid w:val="00CB25BB"/>
    <w:rsid w:val="00CB35C8"/>
    <w:rsid w:val="00CB4017"/>
    <w:rsid w:val="00CB5014"/>
    <w:rsid w:val="00CB5509"/>
    <w:rsid w:val="00CB57B2"/>
    <w:rsid w:val="00CB71FF"/>
    <w:rsid w:val="00CC0908"/>
    <w:rsid w:val="00CC2D98"/>
    <w:rsid w:val="00CC6904"/>
    <w:rsid w:val="00CC6954"/>
    <w:rsid w:val="00CC6A89"/>
    <w:rsid w:val="00CC7F0F"/>
    <w:rsid w:val="00CD004B"/>
    <w:rsid w:val="00CD2DE4"/>
    <w:rsid w:val="00CD3B8F"/>
    <w:rsid w:val="00CD49D3"/>
    <w:rsid w:val="00CD6020"/>
    <w:rsid w:val="00CD6216"/>
    <w:rsid w:val="00CD6637"/>
    <w:rsid w:val="00CD7374"/>
    <w:rsid w:val="00CD75BD"/>
    <w:rsid w:val="00CD7C9E"/>
    <w:rsid w:val="00CE0378"/>
    <w:rsid w:val="00CE0AB1"/>
    <w:rsid w:val="00CE1158"/>
    <w:rsid w:val="00CE28F3"/>
    <w:rsid w:val="00CE3B46"/>
    <w:rsid w:val="00CE42AE"/>
    <w:rsid w:val="00CE47F5"/>
    <w:rsid w:val="00CE5A0E"/>
    <w:rsid w:val="00CE67F2"/>
    <w:rsid w:val="00CE75B6"/>
    <w:rsid w:val="00CF0DB3"/>
    <w:rsid w:val="00CF1915"/>
    <w:rsid w:val="00CF244F"/>
    <w:rsid w:val="00CF27EB"/>
    <w:rsid w:val="00CF4692"/>
    <w:rsid w:val="00CF4715"/>
    <w:rsid w:val="00CF6006"/>
    <w:rsid w:val="00CF601E"/>
    <w:rsid w:val="00D0078A"/>
    <w:rsid w:val="00D02616"/>
    <w:rsid w:val="00D03DD4"/>
    <w:rsid w:val="00D042CC"/>
    <w:rsid w:val="00D04342"/>
    <w:rsid w:val="00D05C5E"/>
    <w:rsid w:val="00D064D8"/>
    <w:rsid w:val="00D13D0C"/>
    <w:rsid w:val="00D13E41"/>
    <w:rsid w:val="00D16411"/>
    <w:rsid w:val="00D17103"/>
    <w:rsid w:val="00D17494"/>
    <w:rsid w:val="00D17C4D"/>
    <w:rsid w:val="00D17EDD"/>
    <w:rsid w:val="00D17FE5"/>
    <w:rsid w:val="00D208F9"/>
    <w:rsid w:val="00D212F9"/>
    <w:rsid w:val="00D22B84"/>
    <w:rsid w:val="00D23293"/>
    <w:rsid w:val="00D23E74"/>
    <w:rsid w:val="00D247BF"/>
    <w:rsid w:val="00D24C8F"/>
    <w:rsid w:val="00D24F4B"/>
    <w:rsid w:val="00D25493"/>
    <w:rsid w:val="00D25B3A"/>
    <w:rsid w:val="00D26007"/>
    <w:rsid w:val="00D27AE3"/>
    <w:rsid w:val="00D31CE1"/>
    <w:rsid w:val="00D334C8"/>
    <w:rsid w:val="00D33EA3"/>
    <w:rsid w:val="00D37DFC"/>
    <w:rsid w:val="00D410E9"/>
    <w:rsid w:val="00D42F3C"/>
    <w:rsid w:val="00D43EA2"/>
    <w:rsid w:val="00D44745"/>
    <w:rsid w:val="00D4492E"/>
    <w:rsid w:val="00D4522B"/>
    <w:rsid w:val="00D50C58"/>
    <w:rsid w:val="00D51217"/>
    <w:rsid w:val="00D533A6"/>
    <w:rsid w:val="00D53FB2"/>
    <w:rsid w:val="00D55D8B"/>
    <w:rsid w:val="00D56576"/>
    <w:rsid w:val="00D609D6"/>
    <w:rsid w:val="00D62242"/>
    <w:rsid w:val="00D63AA3"/>
    <w:rsid w:val="00D713A3"/>
    <w:rsid w:val="00D75495"/>
    <w:rsid w:val="00D755D2"/>
    <w:rsid w:val="00D75C8F"/>
    <w:rsid w:val="00D76218"/>
    <w:rsid w:val="00D76692"/>
    <w:rsid w:val="00D77FDE"/>
    <w:rsid w:val="00D81ED9"/>
    <w:rsid w:val="00D840DD"/>
    <w:rsid w:val="00D8458A"/>
    <w:rsid w:val="00D84CD6"/>
    <w:rsid w:val="00D9086F"/>
    <w:rsid w:val="00D908C9"/>
    <w:rsid w:val="00D90D4F"/>
    <w:rsid w:val="00D91FA8"/>
    <w:rsid w:val="00D921F4"/>
    <w:rsid w:val="00D92F0D"/>
    <w:rsid w:val="00D92F57"/>
    <w:rsid w:val="00D94457"/>
    <w:rsid w:val="00D94FAE"/>
    <w:rsid w:val="00D96071"/>
    <w:rsid w:val="00D9670D"/>
    <w:rsid w:val="00DA07AC"/>
    <w:rsid w:val="00DA0E85"/>
    <w:rsid w:val="00DA1E46"/>
    <w:rsid w:val="00DA2B97"/>
    <w:rsid w:val="00DA352B"/>
    <w:rsid w:val="00DA593A"/>
    <w:rsid w:val="00DA5AC9"/>
    <w:rsid w:val="00DA5E96"/>
    <w:rsid w:val="00DB106C"/>
    <w:rsid w:val="00DB1943"/>
    <w:rsid w:val="00DB3694"/>
    <w:rsid w:val="00DB3B4C"/>
    <w:rsid w:val="00DB58FC"/>
    <w:rsid w:val="00DB6B1F"/>
    <w:rsid w:val="00DB6C3C"/>
    <w:rsid w:val="00DC00AB"/>
    <w:rsid w:val="00DC197C"/>
    <w:rsid w:val="00DC1AFB"/>
    <w:rsid w:val="00DC2817"/>
    <w:rsid w:val="00DC2C98"/>
    <w:rsid w:val="00DC3561"/>
    <w:rsid w:val="00DC5296"/>
    <w:rsid w:val="00DC5982"/>
    <w:rsid w:val="00DC5F65"/>
    <w:rsid w:val="00DC6595"/>
    <w:rsid w:val="00DC6D16"/>
    <w:rsid w:val="00DC76AE"/>
    <w:rsid w:val="00DC7EB9"/>
    <w:rsid w:val="00DD14A2"/>
    <w:rsid w:val="00DD2412"/>
    <w:rsid w:val="00DD29ED"/>
    <w:rsid w:val="00DD4A5D"/>
    <w:rsid w:val="00DD54A9"/>
    <w:rsid w:val="00DD56F5"/>
    <w:rsid w:val="00DD5AD3"/>
    <w:rsid w:val="00DE0A25"/>
    <w:rsid w:val="00DE1129"/>
    <w:rsid w:val="00DE332F"/>
    <w:rsid w:val="00DE4320"/>
    <w:rsid w:val="00DE5275"/>
    <w:rsid w:val="00DE541A"/>
    <w:rsid w:val="00DE7735"/>
    <w:rsid w:val="00DF0FC2"/>
    <w:rsid w:val="00DF1A08"/>
    <w:rsid w:val="00DF2E24"/>
    <w:rsid w:val="00DF3FD1"/>
    <w:rsid w:val="00DF44C6"/>
    <w:rsid w:val="00DF4D59"/>
    <w:rsid w:val="00DF71DF"/>
    <w:rsid w:val="00DF7F75"/>
    <w:rsid w:val="00E00CA9"/>
    <w:rsid w:val="00E03432"/>
    <w:rsid w:val="00E03D3D"/>
    <w:rsid w:val="00E03EDC"/>
    <w:rsid w:val="00E04EC2"/>
    <w:rsid w:val="00E057DC"/>
    <w:rsid w:val="00E06A97"/>
    <w:rsid w:val="00E10664"/>
    <w:rsid w:val="00E1073C"/>
    <w:rsid w:val="00E1105C"/>
    <w:rsid w:val="00E11FAE"/>
    <w:rsid w:val="00E129F4"/>
    <w:rsid w:val="00E143D3"/>
    <w:rsid w:val="00E14858"/>
    <w:rsid w:val="00E14E5D"/>
    <w:rsid w:val="00E15CA3"/>
    <w:rsid w:val="00E16BBC"/>
    <w:rsid w:val="00E16C93"/>
    <w:rsid w:val="00E17808"/>
    <w:rsid w:val="00E216AC"/>
    <w:rsid w:val="00E24438"/>
    <w:rsid w:val="00E2570D"/>
    <w:rsid w:val="00E275FD"/>
    <w:rsid w:val="00E30EDC"/>
    <w:rsid w:val="00E32D5A"/>
    <w:rsid w:val="00E34269"/>
    <w:rsid w:val="00E346EA"/>
    <w:rsid w:val="00E3521D"/>
    <w:rsid w:val="00E3537D"/>
    <w:rsid w:val="00E35939"/>
    <w:rsid w:val="00E35F1B"/>
    <w:rsid w:val="00E376F7"/>
    <w:rsid w:val="00E41240"/>
    <w:rsid w:val="00E41499"/>
    <w:rsid w:val="00E44395"/>
    <w:rsid w:val="00E44BDD"/>
    <w:rsid w:val="00E46D0B"/>
    <w:rsid w:val="00E5232C"/>
    <w:rsid w:val="00E541D7"/>
    <w:rsid w:val="00E55052"/>
    <w:rsid w:val="00E55228"/>
    <w:rsid w:val="00E56555"/>
    <w:rsid w:val="00E61E4F"/>
    <w:rsid w:val="00E62967"/>
    <w:rsid w:val="00E63A5F"/>
    <w:rsid w:val="00E63B03"/>
    <w:rsid w:val="00E651EA"/>
    <w:rsid w:val="00E6645D"/>
    <w:rsid w:val="00E66BFA"/>
    <w:rsid w:val="00E677FC"/>
    <w:rsid w:val="00E67F93"/>
    <w:rsid w:val="00E70493"/>
    <w:rsid w:val="00E71165"/>
    <w:rsid w:val="00E71301"/>
    <w:rsid w:val="00E71725"/>
    <w:rsid w:val="00E71B47"/>
    <w:rsid w:val="00E72930"/>
    <w:rsid w:val="00E7304A"/>
    <w:rsid w:val="00E76600"/>
    <w:rsid w:val="00E779F6"/>
    <w:rsid w:val="00E81B0A"/>
    <w:rsid w:val="00E81E6A"/>
    <w:rsid w:val="00E8274D"/>
    <w:rsid w:val="00E84A1A"/>
    <w:rsid w:val="00E84AAB"/>
    <w:rsid w:val="00E84D72"/>
    <w:rsid w:val="00E8518A"/>
    <w:rsid w:val="00E855B0"/>
    <w:rsid w:val="00E86410"/>
    <w:rsid w:val="00E866EA"/>
    <w:rsid w:val="00E87E24"/>
    <w:rsid w:val="00E9233D"/>
    <w:rsid w:val="00E93554"/>
    <w:rsid w:val="00E94774"/>
    <w:rsid w:val="00E94ABD"/>
    <w:rsid w:val="00E9645A"/>
    <w:rsid w:val="00E97874"/>
    <w:rsid w:val="00E97C22"/>
    <w:rsid w:val="00EA2875"/>
    <w:rsid w:val="00EA2B2A"/>
    <w:rsid w:val="00EA5034"/>
    <w:rsid w:val="00EA6B83"/>
    <w:rsid w:val="00EA7F00"/>
    <w:rsid w:val="00EB0232"/>
    <w:rsid w:val="00EB0A34"/>
    <w:rsid w:val="00EB0F1C"/>
    <w:rsid w:val="00EB24C2"/>
    <w:rsid w:val="00EB2DCB"/>
    <w:rsid w:val="00EB365E"/>
    <w:rsid w:val="00EB51C5"/>
    <w:rsid w:val="00EB7386"/>
    <w:rsid w:val="00EB7F5A"/>
    <w:rsid w:val="00EC2528"/>
    <w:rsid w:val="00EC35D9"/>
    <w:rsid w:val="00EC3FFC"/>
    <w:rsid w:val="00EC51F0"/>
    <w:rsid w:val="00EC655D"/>
    <w:rsid w:val="00EC6714"/>
    <w:rsid w:val="00EC7D3F"/>
    <w:rsid w:val="00ED19B7"/>
    <w:rsid w:val="00ED2206"/>
    <w:rsid w:val="00ED3A2E"/>
    <w:rsid w:val="00ED5065"/>
    <w:rsid w:val="00ED5331"/>
    <w:rsid w:val="00ED75C8"/>
    <w:rsid w:val="00EE0B0D"/>
    <w:rsid w:val="00EE14EC"/>
    <w:rsid w:val="00EE2739"/>
    <w:rsid w:val="00EE2A66"/>
    <w:rsid w:val="00EE35C6"/>
    <w:rsid w:val="00EE42E4"/>
    <w:rsid w:val="00EE5308"/>
    <w:rsid w:val="00EE6C11"/>
    <w:rsid w:val="00EE6EFF"/>
    <w:rsid w:val="00EF0947"/>
    <w:rsid w:val="00EF3627"/>
    <w:rsid w:val="00EF405E"/>
    <w:rsid w:val="00EF5535"/>
    <w:rsid w:val="00EF62D6"/>
    <w:rsid w:val="00EF6BBF"/>
    <w:rsid w:val="00EF77C6"/>
    <w:rsid w:val="00EF7C07"/>
    <w:rsid w:val="00F01DC5"/>
    <w:rsid w:val="00F01DD2"/>
    <w:rsid w:val="00F0266B"/>
    <w:rsid w:val="00F02F6B"/>
    <w:rsid w:val="00F0482C"/>
    <w:rsid w:val="00F048D2"/>
    <w:rsid w:val="00F05208"/>
    <w:rsid w:val="00F05A82"/>
    <w:rsid w:val="00F06F4C"/>
    <w:rsid w:val="00F07BDB"/>
    <w:rsid w:val="00F11359"/>
    <w:rsid w:val="00F160F3"/>
    <w:rsid w:val="00F2057C"/>
    <w:rsid w:val="00F21491"/>
    <w:rsid w:val="00F215BC"/>
    <w:rsid w:val="00F22639"/>
    <w:rsid w:val="00F23717"/>
    <w:rsid w:val="00F2443D"/>
    <w:rsid w:val="00F24548"/>
    <w:rsid w:val="00F249D5"/>
    <w:rsid w:val="00F2552C"/>
    <w:rsid w:val="00F2584F"/>
    <w:rsid w:val="00F26AF6"/>
    <w:rsid w:val="00F27590"/>
    <w:rsid w:val="00F2764A"/>
    <w:rsid w:val="00F31ABD"/>
    <w:rsid w:val="00F3310B"/>
    <w:rsid w:val="00F3368F"/>
    <w:rsid w:val="00F33B61"/>
    <w:rsid w:val="00F34D65"/>
    <w:rsid w:val="00F3532D"/>
    <w:rsid w:val="00F3547C"/>
    <w:rsid w:val="00F35618"/>
    <w:rsid w:val="00F360F8"/>
    <w:rsid w:val="00F365BD"/>
    <w:rsid w:val="00F36685"/>
    <w:rsid w:val="00F40805"/>
    <w:rsid w:val="00F44079"/>
    <w:rsid w:val="00F44C48"/>
    <w:rsid w:val="00F45BC8"/>
    <w:rsid w:val="00F46A60"/>
    <w:rsid w:val="00F478B6"/>
    <w:rsid w:val="00F545EE"/>
    <w:rsid w:val="00F550A3"/>
    <w:rsid w:val="00F563CF"/>
    <w:rsid w:val="00F56D2E"/>
    <w:rsid w:val="00F5726E"/>
    <w:rsid w:val="00F603B4"/>
    <w:rsid w:val="00F60519"/>
    <w:rsid w:val="00F6104F"/>
    <w:rsid w:val="00F610B8"/>
    <w:rsid w:val="00F6291E"/>
    <w:rsid w:val="00F63490"/>
    <w:rsid w:val="00F67A10"/>
    <w:rsid w:val="00F67CD1"/>
    <w:rsid w:val="00F70250"/>
    <w:rsid w:val="00F70616"/>
    <w:rsid w:val="00F71368"/>
    <w:rsid w:val="00F731DD"/>
    <w:rsid w:val="00F8059C"/>
    <w:rsid w:val="00F83DF6"/>
    <w:rsid w:val="00F83EFE"/>
    <w:rsid w:val="00F85BBB"/>
    <w:rsid w:val="00F86429"/>
    <w:rsid w:val="00F879C6"/>
    <w:rsid w:val="00F911B4"/>
    <w:rsid w:val="00F9467A"/>
    <w:rsid w:val="00F967AE"/>
    <w:rsid w:val="00FA1169"/>
    <w:rsid w:val="00FA1894"/>
    <w:rsid w:val="00FA26FA"/>
    <w:rsid w:val="00FA297A"/>
    <w:rsid w:val="00FA440C"/>
    <w:rsid w:val="00FA4E53"/>
    <w:rsid w:val="00FA5E3B"/>
    <w:rsid w:val="00FA5E56"/>
    <w:rsid w:val="00FB00F7"/>
    <w:rsid w:val="00FB0234"/>
    <w:rsid w:val="00FB07F5"/>
    <w:rsid w:val="00FB0C1C"/>
    <w:rsid w:val="00FB2558"/>
    <w:rsid w:val="00FB29A4"/>
    <w:rsid w:val="00FB379F"/>
    <w:rsid w:val="00FB6F16"/>
    <w:rsid w:val="00FB76A6"/>
    <w:rsid w:val="00FB7CFB"/>
    <w:rsid w:val="00FC16D5"/>
    <w:rsid w:val="00FC2110"/>
    <w:rsid w:val="00FC2319"/>
    <w:rsid w:val="00FC3460"/>
    <w:rsid w:val="00FC505E"/>
    <w:rsid w:val="00FC5B9D"/>
    <w:rsid w:val="00FC6752"/>
    <w:rsid w:val="00FC78D4"/>
    <w:rsid w:val="00FD0DFA"/>
    <w:rsid w:val="00FD286A"/>
    <w:rsid w:val="00FD2F22"/>
    <w:rsid w:val="00FD441E"/>
    <w:rsid w:val="00FD45FD"/>
    <w:rsid w:val="00FD479B"/>
    <w:rsid w:val="00FD6F1C"/>
    <w:rsid w:val="00FE0D19"/>
    <w:rsid w:val="00FE23EB"/>
    <w:rsid w:val="00FE2B70"/>
    <w:rsid w:val="00FE3CCA"/>
    <w:rsid w:val="00FE496F"/>
    <w:rsid w:val="00FE4E9F"/>
    <w:rsid w:val="00FE645F"/>
    <w:rsid w:val="00FF0073"/>
    <w:rsid w:val="00FF1A1D"/>
    <w:rsid w:val="00FF1F5E"/>
    <w:rsid w:val="00FF364D"/>
    <w:rsid w:val="00FF62C7"/>
    <w:rsid w:val="00FF723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2767"/>
  <w15:docId w15:val="{66F95655-E1F2-E248-A2E1-9F6867CAF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DE4"/>
    <w:pPr>
      <w:tabs>
        <w:tab w:val="left" w:pos="1440"/>
      </w:tabs>
      <w:spacing w:after="120"/>
    </w:pPr>
    <w:rPr>
      <w:rFonts w:ascii="Helvetica" w:eastAsiaTheme="minorEastAsia" w:hAnsi="Helvetica"/>
      <w:bCs/>
      <w:color w:val="000000"/>
      <w:szCs w:val="22"/>
      <w:lang w:val="en-IN" w:eastAsia="en-IN"/>
    </w:rPr>
  </w:style>
  <w:style w:type="paragraph" w:styleId="Heading1">
    <w:name w:val="heading 1"/>
    <w:basedOn w:val="Normal"/>
    <w:next w:val="Normal"/>
    <w:link w:val="Heading1Char"/>
    <w:qFormat/>
    <w:rsid w:val="00761A45"/>
    <w:pPr>
      <w:keepNext/>
      <w:tabs>
        <w:tab w:val="clear" w:pos="1440"/>
        <w:tab w:val="left" w:pos="280"/>
      </w:tabs>
      <w:spacing w:after="0" w:line="240" w:lineRule="atLeast"/>
      <w:ind w:right="-794"/>
      <w:jc w:val="both"/>
      <w:outlineLvl w:val="0"/>
    </w:pPr>
    <w:rPr>
      <w:rFonts w:ascii="Geneva" w:eastAsia="Times New Roman" w:hAnsi="Geneva" w:cs="Times New Roman"/>
      <w:bCs w:val="0"/>
      <w:color w:val="auto"/>
      <w:sz w:val="20"/>
      <w:szCs w:val="20"/>
      <w:u w:val="single"/>
      <w:lang w:val="en-GB" w:eastAsia="en-US"/>
    </w:rPr>
  </w:style>
  <w:style w:type="paragraph" w:styleId="Heading3">
    <w:name w:val="heading 3"/>
    <w:basedOn w:val="Normal"/>
    <w:next w:val="Normal"/>
    <w:link w:val="Heading3Char"/>
    <w:uiPriority w:val="9"/>
    <w:semiHidden/>
    <w:unhideWhenUsed/>
    <w:qFormat/>
    <w:rsid w:val="00E81E6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1C64"/>
    <w:pPr>
      <w:tabs>
        <w:tab w:val="clear" w:pos="1440"/>
        <w:tab w:val="center" w:pos="4680"/>
        <w:tab w:val="right" w:pos="9360"/>
      </w:tabs>
      <w:spacing w:after="0"/>
    </w:pPr>
  </w:style>
  <w:style w:type="character" w:customStyle="1" w:styleId="HeaderChar">
    <w:name w:val="Header Char"/>
    <w:basedOn w:val="DefaultParagraphFont"/>
    <w:link w:val="Header"/>
    <w:uiPriority w:val="99"/>
    <w:rsid w:val="00AA1C64"/>
    <w:rPr>
      <w:rFonts w:ascii="Helvetica" w:eastAsiaTheme="minorEastAsia" w:hAnsi="Helvetica"/>
      <w:bCs/>
      <w:color w:val="000000"/>
      <w:szCs w:val="22"/>
      <w:lang w:val="en-IN" w:eastAsia="en-IN"/>
    </w:rPr>
  </w:style>
  <w:style w:type="paragraph" w:styleId="Footer">
    <w:name w:val="footer"/>
    <w:basedOn w:val="Normal"/>
    <w:link w:val="FooterChar"/>
    <w:uiPriority w:val="99"/>
    <w:unhideWhenUsed/>
    <w:rsid w:val="00AA1C64"/>
    <w:pPr>
      <w:tabs>
        <w:tab w:val="clear" w:pos="1440"/>
        <w:tab w:val="center" w:pos="4680"/>
        <w:tab w:val="right" w:pos="9360"/>
      </w:tabs>
      <w:spacing w:after="0"/>
    </w:pPr>
  </w:style>
  <w:style w:type="character" w:customStyle="1" w:styleId="FooterChar">
    <w:name w:val="Footer Char"/>
    <w:basedOn w:val="DefaultParagraphFont"/>
    <w:link w:val="Footer"/>
    <w:uiPriority w:val="99"/>
    <w:rsid w:val="00AA1C64"/>
    <w:rPr>
      <w:rFonts w:ascii="Helvetica" w:eastAsiaTheme="minorEastAsia" w:hAnsi="Helvetica"/>
      <w:bCs/>
      <w:color w:val="000000"/>
      <w:szCs w:val="22"/>
      <w:lang w:val="en-IN" w:eastAsia="en-IN"/>
    </w:rPr>
  </w:style>
  <w:style w:type="character" w:styleId="PageNumber">
    <w:name w:val="page number"/>
    <w:basedOn w:val="DefaultParagraphFont"/>
    <w:uiPriority w:val="99"/>
    <w:semiHidden/>
    <w:unhideWhenUsed/>
    <w:rsid w:val="00AA1C64"/>
  </w:style>
  <w:style w:type="paragraph" w:styleId="ListParagraph">
    <w:name w:val="List Paragraph"/>
    <w:basedOn w:val="Normal"/>
    <w:uiPriority w:val="34"/>
    <w:qFormat/>
    <w:rsid w:val="00106295"/>
    <w:pPr>
      <w:ind w:left="720"/>
      <w:contextualSpacing/>
    </w:pPr>
  </w:style>
  <w:style w:type="table" w:styleId="TableGrid">
    <w:name w:val="Table Grid"/>
    <w:basedOn w:val="TableNormal"/>
    <w:uiPriority w:val="39"/>
    <w:rsid w:val="005356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3894"/>
    <w:rPr>
      <w:sz w:val="18"/>
      <w:szCs w:val="18"/>
    </w:rPr>
  </w:style>
  <w:style w:type="paragraph" w:styleId="CommentText">
    <w:name w:val="annotation text"/>
    <w:basedOn w:val="Normal"/>
    <w:link w:val="CommentTextChar"/>
    <w:uiPriority w:val="99"/>
    <w:unhideWhenUsed/>
    <w:rsid w:val="00BD3894"/>
    <w:rPr>
      <w:szCs w:val="24"/>
    </w:rPr>
  </w:style>
  <w:style w:type="character" w:customStyle="1" w:styleId="CommentTextChar">
    <w:name w:val="Comment Text Char"/>
    <w:basedOn w:val="DefaultParagraphFont"/>
    <w:link w:val="CommentText"/>
    <w:uiPriority w:val="99"/>
    <w:rsid w:val="00BD3894"/>
    <w:rPr>
      <w:rFonts w:ascii="Helvetica" w:eastAsiaTheme="minorEastAsia" w:hAnsi="Helvetica"/>
      <w:bCs/>
      <w:color w:val="000000"/>
      <w:lang w:val="en-IN" w:eastAsia="en-IN"/>
    </w:rPr>
  </w:style>
  <w:style w:type="paragraph" w:styleId="CommentSubject">
    <w:name w:val="annotation subject"/>
    <w:basedOn w:val="CommentText"/>
    <w:next w:val="CommentText"/>
    <w:link w:val="CommentSubjectChar"/>
    <w:uiPriority w:val="99"/>
    <w:semiHidden/>
    <w:unhideWhenUsed/>
    <w:rsid w:val="00BD3894"/>
    <w:rPr>
      <w:b/>
      <w:sz w:val="20"/>
      <w:szCs w:val="20"/>
    </w:rPr>
  </w:style>
  <w:style w:type="character" w:customStyle="1" w:styleId="CommentSubjectChar">
    <w:name w:val="Comment Subject Char"/>
    <w:basedOn w:val="CommentTextChar"/>
    <w:link w:val="CommentSubject"/>
    <w:uiPriority w:val="99"/>
    <w:semiHidden/>
    <w:rsid w:val="00BD3894"/>
    <w:rPr>
      <w:rFonts w:ascii="Helvetica" w:eastAsiaTheme="minorEastAsia" w:hAnsi="Helvetica"/>
      <w:b/>
      <w:bCs/>
      <w:color w:val="000000"/>
      <w:sz w:val="20"/>
      <w:szCs w:val="20"/>
      <w:lang w:val="en-IN" w:eastAsia="en-IN"/>
    </w:rPr>
  </w:style>
  <w:style w:type="paragraph" w:styleId="BalloonText">
    <w:name w:val="Balloon Text"/>
    <w:basedOn w:val="Normal"/>
    <w:link w:val="BalloonTextChar"/>
    <w:uiPriority w:val="99"/>
    <w:semiHidden/>
    <w:unhideWhenUsed/>
    <w:rsid w:val="00BD3894"/>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3894"/>
    <w:rPr>
      <w:rFonts w:ascii="Times New Roman" w:eastAsiaTheme="minorEastAsia" w:hAnsi="Times New Roman" w:cs="Times New Roman"/>
      <w:bCs/>
      <w:color w:val="000000"/>
      <w:sz w:val="18"/>
      <w:szCs w:val="18"/>
      <w:lang w:val="en-IN" w:eastAsia="en-IN"/>
    </w:rPr>
  </w:style>
  <w:style w:type="paragraph" w:styleId="Revision">
    <w:name w:val="Revision"/>
    <w:hidden/>
    <w:uiPriority w:val="99"/>
    <w:semiHidden/>
    <w:rsid w:val="003C175A"/>
    <w:rPr>
      <w:rFonts w:ascii="Helvetica" w:eastAsiaTheme="minorEastAsia" w:hAnsi="Helvetica"/>
      <w:bCs/>
      <w:color w:val="000000"/>
      <w:szCs w:val="22"/>
      <w:lang w:val="en-IN" w:eastAsia="en-IN"/>
    </w:rPr>
  </w:style>
  <w:style w:type="character" w:styleId="Hyperlink">
    <w:name w:val="Hyperlink"/>
    <w:basedOn w:val="DefaultParagraphFont"/>
    <w:uiPriority w:val="99"/>
    <w:unhideWhenUsed/>
    <w:rsid w:val="006C7856"/>
    <w:rPr>
      <w:color w:val="0563C1" w:themeColor="hyperlink"/>
      <w:u w:val="single"/>
    </w:rPr>
  </w:style>
  <w:style w:type="character" w:styleId="FollowedHyperlink">
    <w:name w:val="FollowedHyperlink"/>
    <w:basedOn w:val="DefaultParagraphFont"/>
    <w:uiPriority w:val="99"/>
    <w:semiHidden/>
    <w:unhideWhenUsed/>
    <w:rsid w:val="00E70493"/>
    <w:rPr>
      <w:color w:val="954F72" w:themeColor="followedHyperlink"/>
      <w:u w:val="single"/>
    </w:rPr>
  </w:style>
  <w:style w:type="character" w:customStyle="1" w:styleId="Heading1Char">
    <w:name w:val="Heading 1 Char"/>
    <w:basedOn w:val="DefaultParagraphFont"/>
    <w:link w:val="Heading1"/>
    <w:rsid w:val="00761A45"/>
    <w:rPr>
      <w:rFonts w:ascii="Geneva" w:eastAsia="Times New Roman" w:hAnsi="Geneva" w:cs="Times New Roman"/>
      <w:sz w:val="20"/>
      <w:szCs w:val="20"/>
      <w:u w:val="single"/>
    </w:rPr>
  </w:style>
  <w:style w:type="character" w:customStyle="1" w:styleId="jrnl">
    <w:name w:val="jrnl"/>
    <w:basedOn w:val="DefaultParagraphFont"/>
    <w:rsid w:val="00761A45"/>
  </w:style>
  <w:style w:type="character" w:customStyle="1" w:styleId="apple-converted-space">
    <w:name w:val="apple-converted-space"/>
    <w:basedOn w:val="DefaultParagraphFont"/>
    <w:rsid w:val="00761A45"/>
  </w:style>
  <w:style w:type="paragraph" w:customStyle="1" w:styleId="details">
    <w:name w:val="details"/>
    <w:basedOn w:val="Normal"/>
    <w:rsid w:val="00761A45"/>
    <w:pPr>
      <w:tabs>
        <w:tab w:val="clear" w:pos="1440"/>
      </w:tabs>
      <w:spacing w:before="100" w:beforeAutospacing="1" w:after="100" w:afterAutospacing="1"/>
    </w:pPr>
    <w:rPr>
      <w:rFonts w:ascii="Times New Roman" w:eastAsia="Times New Roman" w:hAnsi="Times New Roman" w:cs="Times New Roman"/>
      <w:bCs w:val="0"/>
      <w:color w:val="auto"/>
      <w:szCs w:val="24"/>
      <w:lang w:val="en-US" w:eastAsia="en-US"/>
    </w:rPr>
  </w:style>
  <w:style w:type="character" w:styleId="Emphasis">
    <w:name w:val="Emphasis"/>
    <w:basedOn w:val="DefaultParagraphFont"/>
    <w:uiPriority w:val="20"/>
    <w:qFormat/>
    <w:rsid w:val="008D2A2F"/>
    <w:rPr>
      <w:i/>
      <w:iCs/>
    </w:rPr>
  </w:style>
  <w:style w:type="paragraph" w:customStyle="1" w:styleId="Default">
    <w:name w:val="Default"/>
    <w:rsid w:val="00152522"/>
    <w:pPr>
      <w:widowControl w:val="0"/>
      <w:autoSpaceDE w:val="0"/>
      <w:autoSpaceDN w:val="0"/>
      <w:adjustRightInd w:val="0"/>
    </w:pPr>
    <w:rPr>
      <w:rFonts w:ascii="Diverda Sans Com" w:hAnsi="Diverda Sans Com" w:cs="Diverda Sans Com"/>
      <w:color w:val="000000"/>
      <w:lang w:val="en-US"/>
    </w:rPr>
  </w:style>
  <w:style w:type="character" w:customStyle="1" w:styleId="A5">
    <w:name w:val="A5"/>
    <w:uiPriority w:val="99"/>
    <w:rsid w:val="00152522"/>
    <w:rPr>
      <w:rFonts w:cs="Diverda Sans Com"/>
      <w:color w:val="000000"/>
      <w:sz w:val="9"/>
      <w:szCs w:val="9"/>
    </w:rPr>
  </w:style>
  <w:style w:type="paragraph" w:customStyle="1" w:styleId="EndNoteBibliographyTitle">
    <w:name w:val="EndNote Bibliography Title"/>
    <w:basedOn w:val="Normal"/>
    <w:link w:val="EndNoteBibliographyTitleChar"/>
    <w:rsid w:val="00F11359"/>
    <w:pPr>
      <w:spacing w:after="0"/>
      <w:jc w:val="center"/>
    </w:pPr>
  </w:style>
  <w:style w:type="character" w:customStyle="1" w:styleId="EndNoteBibliographyTitleChar">
    <w:name w:val="EndNote Bibliography Title Char"/>
    <w:basedOn w:val="DefaultParagraphFont"/>
    <w:link w:val="EndNoteBibliographyTitle"/>
    <w:rsid w:val="00F11359"/>
    <w:rPr>
      <w:rFonts w:ascii="Helvetica" w:eastAsiaTheme="minorEastAsia" w:hAnsi="Helvetica"/>
      <w:bCs/>
      <w:color w:val="000000"/>
      <w:szCs w:val="22"/>
      <w:lang w:val="en-IN" w:eastAsia="en-IN"/>
    </w:rPr>
  </w:style>
  <w:style w:type="paragraph" w:customStyle="1" w:styleId="EndNoteBibliography">
    <w:name w:val="EndNote Bibliography"/>
    <w:basedOn w:val="Normal"/>
    <w:link w:val="EndNoteBibliographyChar"/>
    <w:rsid w:val="00F11359"/>
  </w:style>
  <w:style w:type="character" w:customStyle="1" w:styleId="EndNoteBibliographyChar">
    <w:name w:val="EndNote Bibliography Char"/>
    <w:basedOn w:val="DefaultParagraphFont"/>
    <w:link w:val="EndNoteBibliography"/>
    <w:rsid w:val="00F11359"/>
    <w:rPr>
      <w:rFonts w:ascii="Helvetica" w:eastAsiaTheme="minorEastAsia" w:hAnsi="Helvetica"/>
      <w:bCs/>
      <w:color w:val="000000"/>
      <w:szCs w:val="22"/>
      <w:lang w:val="en-IN" w:eastAsia="en-IN"/>
    </w:rPr>
  </w:style>
  <w:style w:type="character" w:customStyle="1" w:styleId="UnresolvedMention1">
    <w:name w:val="Unresolved Mention1"/>
    <w:basedOn w:val="DefaultParagraphFont"/>
    <w:uiPriority w:val="99"/>
    <w:semiHidden/>
    <w:unhideWhenUsed/>
    <w:rsid w:val="00F11359"/>
    <w:rPr>
      <w:color w:val="605E5C"/>
      <w:shd w:val="clear" w:color="auto" w:fill="E1DFDD"/>
    </w:rPr>
  </w:style>
  <w:style w:type="paragraph" w:styleId="NormalWeb">
    <w:name w:val="Normal (Web)"/>
    <w:basedOn w:val="Normal"/>
    <w:uiPriority w:val="99"/>
    <w:semiHidden/>
    <w:unhideWhenUsed/>
    <w:rsid w:val="00FC2110"/>
    <w:pPr>
      <w:tabs>
        <w:tab w:val="clear" w:pos="1440"/>
      </w:tabs>
      <w:spacing w:before="100" w:beforeAutospacing="1" w:after="100" w:afterAutospacing="1"/>
    </w:pPr>
    <w:rPr>
      <w:rFonts w:ascii="Times New Roman" w:hAnsi="Times New Roman" w:cs="Times New Roman"/>
      <w:bCs w:val="0"/>
      <w:color w:val="auto"/>
      <w:szCs w:val="24"/>
      <w:lang w:val="en-US" w:eastAsia="en-US"/>
    </w:rPr>
  </w:style>
  <w:style w:type="character" w:styleId="LineNumber">
    <w:name w:val="line number"/>
    <w:basedOn w:val="DefaultParagraphFont"/>
    <w:uiPriority w:val="99"/>
    <w:semiHidden/>
    <w:unhideWhenUsed/>
    <w:rsid w:val="009952CA"/>
  </w:style>
  <w:style w:type="character" w:customStyle="1" w:styleId="Heading3Char">
    <w:name w:val="Heading 3 Char"/>
    <w:basedOn w:val="DefaultParagraphFont"/>
    <w:link w:val="Heading3"/>
    <w:uiPriority w:val="9"/>
    <w:semiHidden/>
    <w:rsid w:val="00E81E6A"/>
    <w:rPr>
      <w:rFonts w:asciiTheme="majorHAnsi" w:eastAsiaTheme="majorEastAsia" w:hAnsiTheme="majorHAnsi" w:cstheme="majorBidi"/>
      <w:bCs/>
      <w:color w:val="1F3763" w:themeColor="accent1" w:themeShade="7F"/>
      <w:lang w:val="en-IN" w:eastAsia="en-IN"/>
    </w:rPr>
  </w:style>
  <w:style w:type="character" w:styleId="UnresolvedMention">
    <w:name w:val="Unresolved Mention"/>
    <w:basedOn w:val="DefaultParagraphFont"/>
    <w:uiPriority w:val="99"/>
    <w:semiHidden/>
    <w:unhideWhenUsed/>
    <w:rsid w:val="00D908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34406">
      <w:bodyDiv w:val="1"/>
      <w:marLeft w:val="0"/>
      <w:marRight w:val="0"/>
      <w:marTop w:val="0"/>
      <w:marBottom w:val="0"/>
      <w:divBdr>
        <w:top w:val="none" w:sz="0" w:space="0" w:color="auto"/>
        <w:left w:val="none" w:sz="0" w:space="0" w:color="auto"/>
        <w:bottom w:val="none" w:sz="0" w:space="0" w:color="auto"/>
        <w:right w:val="none" w:sz="0" w:space="0" w:color="auto"/>
      </w:divBdr>
    </w:div>
    <w:div w:id="72242899">
      <w:bodyDiv w:val="1"/>
      <w:marLeft w:val="0"/>
      <w:marRight w:val="0"/>
      <w:marTop w:val="0"/>
      <w:marBottom w:val="0"/>
      <w:divBdr>
        <w:top w:val="none" w:sz="0" w:space="0" w:color="auto"/>
        <w:left w:val="none" w:sz="0" w:space="0" w:color="auto"/>
        <w:bottom w:val="none" w:sz="0" w:space="0" w:color="auto"/>
        <w:right w:val="none" w:sz="0" w:space="0" w:color="auto"/>
      </w:divBdr>
      <w:divsChild>
        <w:div w:id="1515268009">
          <w:marLeft w:val="0"/>
          <w:marRight w:val="0"/>
          <w:marTop w:val="0"/>
          <w:marBottom w:val="0"/>
          <w:divBdr>
            <w:top w:val="none" w:sz="0" w:space="0" w:color="auto"/>
            <w:left w:val="none" w:sz="0" w:space="0" w:color="auto"/>
            <w:bottom w:val="none" w:sz="0" w:space="0" w:color="auto"/>
            <w:right w:val="none" w:sz="0" w:space="0" w:color="auto"/>
          </w:divBdr>
          <w:divsChild>
            <w:div w:id="1852791053">
              <w:marLeft w:val="0"/>
              <w:marRight w:val="0"/>
              <w:marTop w:val="0"/>
              <w:marBottom w:val="0"/>
              <w:divBdr>
                <w:top w:val="none" w:sz="0" w:space="0" w:color="auto"/>
                <w:left w:val="none" w:sz="0" w:space="0" w:color="auto"/>
                <w:bottom w:val="none" w:sz="0" w:space="0" w:color="auto"/>
                <w:right w:val="none" w:sz="0" w:space="0" w:color="auto"/>
              </w:divBdr>
              <w:divsChild>
                <w:div w:id="1042940100">
                  <w:marLeft w:val="0"/>
                  <w:marRight w:val="0"/>
                  <w:marTop w:val="0"/>
                  <w:marBottom w:val="0"/>
                  <w:divBdr>
                    <w:top w:val="none" w:sz="0" w:space="0" w:color="auto"/>
                    <w:left w:val="none" w:sz="0" w:space="0" w:color="auto"/>
                    <w:bottom w:val="none" w:sz="0" w:space="0" w:color="auto"/>
                    <w:right w:val="none" w:sz="0" w:space="0" w:color="auto"/>
                  </w:divBdr>
                  <w:divsChild>
                    <w:div w:id="7970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57096">
          <w:marLeft w:val="0"/>
          <w:marRight w:val="0"/>
          <w:marTop w:val="0"/>
          <w:marBottom w:val="0"/>
          <w:divBdr>
            <w:top w:val="none" w:sz="0" w:space="0" w:color="auto"/>
            <w:left w:val="none" w:sz="0" w:space="0" w:color="auto"/>
            <w:bottom w:val="none" w:sz="0" w:space="0" w:color="auto"/>
            <w:right w:val="none" w:sz="0" w:space="0" w:color="auto"/>
          </w:divBdr>
          <w:divsChild>
            <w:div w:id="1138257784">
              <w:marLeft w:val="0"/>
              <w:marRight w:val="0"/>
              <w:marTop w:val="0"/>
              <w:marBottom w:val="0"/>
              <w:divBdr>
                <w:top w:val="none" w:sz="0" w:space="0" w:color="auto"/>
                <w:left w:val="none" w:sz="0" w:space="0" w:color="auto"/>
                <w:bottom w:val="none" w:sz="0" w:space="0" w:color="auto"/>
                <w:right w:val="none" w:sz="0" w:space="0" w:color="auto"/>
              </w:divBdr>
              <w:divsChild>
                <w:div w:id="1893418598">
                  <w:marLeft w:val="0"/>
                  <w:marRight w:val="0"/>
                  <w:marTop w:val="0"/>
                  <w:marBottom w:val="0"/>
                  <w:divBdr>
                    <w:top w:val="none" w:sz="0" w:space="0" w:color="auto"/>
                    <w:left w:val="none" w:sz="0" w:space="0" w:color="auto"/>
                    <w:bottom w:val="none" w:sz="0" w:space="0" w:color="auto"/>
                    <w:right w:val="none" w:sz="0" w:space="0" w:color="auto"/>
                  </w:divBdr>
                  <w:divsChild>
                    <w:div w:id="471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51431">
      <w:bodyDiv w:val="1"/>
      <w:marLeft w:val="0"/>
      <w:marRight w:val="0"/>
      <w:marTop w:val="0"/>
      <w:marBottom w:val="0"/>
      <w:divBdr>
        <w:top w:val="none" w:sz="0" w:space="0" w:color="auto"/>
        <w:left w:val="none" w:sz="0" w:space="0" w:color="auto"/>
        <w:bottom w:val="none" w:sz="0" w:space="0" w:color="auto"/>
        <w:right w:val="none" w:sz="0" w:space="0" w:color="auto"/>
      </w:divBdr>
    </w:div>
    <w:div w:id="124936566">
      <w:bodyDiv w:val="1"/>
      <w:marLeft w:val="0"/>
      <w:marRight w:val="0"/>
      <w:marTop w:val="0"/>
      <w:marBottom w:val="0"/>
      <w:divBdr>
        <w:top w:val="none" w:sz="0" w:space="0" w:color="auto"/>
        <w:left w:val="none" w:sz="0" w:space="0" w:color="auto"/>
        <w:bottom w:val="none" w:sz="0" w:space="0" w:color="auto"/>
        <w:right w:val="none" w:sz="0" w:space="0" w:color="auto"/>
      </w:divBdr>
    </w:div>
    <w:div w:id="137847776">
      <w:bodyDiv w:val="1"/>
      <w:marLeft w:val="0"/>
      <w:marRight w:val="0"/>
      <w:marTop w:val="0"/>
      <w:marBottom w:val="0"/>
      <w:divBdr>
        <w:top w:val="none" w:sz="0" w:space="0" w:color="auto"/>
        <w:left w:val="none" w:sz="0" w:space="0" w:color="auto"/>
        <w:bottom w:val="none" w:sz="0" w:space="0" w:color="auto"/>
        <w:right w:val="none" w:sz="0" w:space="0" w:color="auto"/>
      </w:divBdr>
    </w:div>
    <w:div w:id="168639195">
      <w:bodyDiv w:val="1"/>
      <w:marLeft w:val="0"/>
      <w:marRight w:val="0"/>
      <w:marTop w:val="0"/>
      <w:marBottom w:val="0"/>
      <w:divBdr>
        <w:top w:val="none" w:sz="0" w:space="0" w:color="auto"/>
        <w:left w:val="none" w:sz="0" w:space="0" w:color="auto"/>
        <w:bottom w:val="none" w:sz="0" w:space="0" w:color="auto"/>
        <w:right w:val="none" w:sz="0" w:space="0" w:color="auto"/>
      </w:divBdr>
    </w:div>
    <w:div w:id="169368719">
      <w:bodyDiv w:val="1"/>
      <w:marLeft w:val="0"/>
      <w:marRight w:val="0"/>
      <w:marTop w:val="0"/>
      <w:marBottom w:val="0"/>
      <w:divBdr>
        <w:top w:val="none" w:sz="0" w:space="0" w:color="auto"/>
        <w:left w:val="none" w:sz="0" w:space="0" w:color="auto"/>
        <w:bottom w:val="none" w:sz="0" w:space="0" w:color="auto"/>
        <w:right w:val="none" w:sz="0" w:space="0" w:color="auto"/>
      </w:divBdr>
    </w:div>
    <w:div w:id="242103017">
      <w:bodyDiv w:val="1"/>
      <w:marLeft w:val="0"/>
      <w:marRight w:val="0"/>
      <w:marTop w:val="0"/>
      <w:marBottom w:val="0"/>
      <w:divBdr>
        <w:top w:val="none" w:sz="0" w:space="0" w:color="auto"/>
        <w:left w:val="none" w:sz="0" w:space="0" w:color="auto"/>
        <w:bottom w:val="none" w:sz="0" w:space="0" w:color="auto"/>
        <w:right w:val="none" w:sz="0" w:space="0" w:color="auto"/>
      </w:divBdr>
    </w:div>
    <w:div w:id="307052426">
      <w:bodyDiv w:val="1"/>
      <w:marLeft w:val="0"/>
      <w:marRight w:val="0"/>
      <w:marTop w:val="0"/>
      <w:marBottom w:val="0"/>
      <w:divBdr>
        <w:top w:val="none" w:sz="0" w:space="0" w:color="auto"/>
        <w:left w:val="none" w:sz="0" w:space="0" w:color="auto"/>
        <w:bottom w:val="none" w:sz="0" w:space="0" w:color="auto"/>
        <w:right w:val="none" w:sz="0" w:space="0" w:color="auto"/>
      </w:divBdr>
    </w:div>
    <w:div w:id="307169990">
      <w:bodyDiv w:val="1"/>
      <w:marLeft w:val="0"/>
      <w:marRight w:val="0"/>
      <w:marTop w:val="0"/>
      <w:marBottom w:val="0"/>
      <w:divBdr>
        <w:top w:val="none" w:sz="0" w:space="0" w:color="auto"/>
        <w:left w:val="none" w:sz="0" w:space="0" w:color="auto"/>
        <w:bottom w:val="none" w:sz="0" w:space="0" w:color="auto"/>
        <w:right w:val="none" w:sz="0" w:space="0" w:color="auto"/>
      </w:divBdr>
    </w:div>
    <w:div w:id="329020998">
      <w:bodyDiv w:val="1"/>
      <w:marLeft w:val="0"/>
      <w:marRight w:val="0"/>
      <w:marTop w:val="0"/>
      <w:marBottom w:val="0"/>
      <w:divBdr>
        <w:top w:val="none" w:sz="0" w:space="0" w:color="auto"/>
        <w:left w:val="none" w:sz="0" w:space="0" w:color="auto"/>
        <w:bottom w:val="none" w:sz="0" w:space="0" w:color="auto"/>
        <w:right w:val="none" w:sz="0" w:space="0" w:color="auto"/>
      </w:divBdr>
    </w:div>
    <w:div w:id="339739243">
      <w:bodyDiv w:val="1"/>
      <w:marLeft w:val="0"/>
      <w:marRight w:val="0"/>
      <w:marTop w:val="0"/>
      <w:marBottom w:val="0"/>
      <w:divBdr>
        <w:top w:val="none" w:sz="0" w:space="0" w:color="auto"/>
        <w:left w:val="none" w:sz="0" w:space="0" w:color="auto"/>
        <w:bottom w:val="none" w:sz="0" w:space="0" w:color="auto"/>
        <w:right w:val="none" w:sz="0" w:space="0" w:color="auto"/>
      </w:divBdr>
    </w:div>
    <w:div w:id="342637085">
      <w:bodyDiv w:val="1"/>
      <w:marLeft w:val="0"/>
      <w:marRight w:val="0"/>
      <w:marTop w:val="0"/>
      <w:marBottom w:val="0"/>
      <w:divBdr>
        <w:top w:val="none" w:sz="0" w:space="0" w:color="auto"/>
        <w:left w:val="none" w:sz="0" w:space="0" w:color="auto"/>
        <w:bottom w:val="none" w:sz="0" w:space="0" w:color="auto"/>
        <w:right w:val="none" w:sz="0" w:space="0" w:color="auto"/>
      </w:divBdr>
    </w:div>
    <w:div w:id="479612192">
      <w:bodyDiv w:val="1"/>
      <w:marLeft w:val="0"/>
      <w:marRight w:val="0"/>
      <w:marTop w:val="0"/>
      <w:marBottom w:val="0"/>
      <w:divBdr>
        <w:top w:val="none" w:sz="0" w:space="0" w:color="auto"/>
        <w:left w:val="none" w:sz="0" w:space="0" w:color="auto"/>
        <w:bottom w:val="none" w:sz="0" w:space="0" w:color="auto"/>
        <w:right w:val="none" w:sz="0" w:space="0" w:color="auto"/>
      </w:divBdr>
    </w:div>
    <w:div w:id="534463944">
      <w:bodyDiv w:val="1"/>
      <w:marLeft w:val="0"/>
      <w:marRight w:val="0"/>
      <w:marTop w:val="0"/>
      <w:marBottom w:val="0"/>
      <w:divBdr>
        <w:top w:val="none" w:sz="0" w:space="0" w:color="auto"/>
        <w:left w:val="none" w:sz="0" w:space="0" w:color="auto"/>
        <w:bottom w:val="none" w:sz="0" w:space="0" w:color="auto"/>
        <w:right w:val="none" w:sz="0" w:space="0" w:color="auto"/>
      </w:divBdr>
    </w:div>
    <w:div w:id="549851540">
      <w:bodyDiv w:val="1"/>
      <w:marLeft w:val="0"/>
      <w:marRight w:val="0"/>
      <w:marTop w:val="0"/>
      <w:marBottom w:val="0"/>
      <w:divBdr>
        <w:top w:val="none" w:sz="0" w:space="0" w:color="auto"/>
        <w:left w:val="none" w:sz="0" w:space="0" w:color="auto"/>
        <w:bottom w:val="none" w:sz="0" w:space="0" w:color="auto"/>
        <w:right w:val="none" w:sz="0" w:space="0" w:color="auto"/>
      </w:divBdr>
      <w:divsChild>
        <w:div w:id="385227935">
          <w:marLeft w:val="0"/>
          <w:marRight w:val="0"/>
          <w:marTop w:val="0"/>
          <w:marBottom w:val="0"/>
          <w:divBdr>
            <w:top w:val="none" w:sz="0" w:space="0" w:color="auto"/>
            <w:left w:val="none" w:sz="0" w:space="0" w:color="auto"/>
            <w:bottom w:val="none" w:sz="0" w:space="0" w:color="auto"/>
            <w:right w:val="none" w:sz="0" w:space="0" w:color="auto"/>
          </w:divBdr>
          <w:divsChild>
            <w:div w:id="728771748">
              <w:marLeft w:val="0"/>
              <w:marRight w:val="0"/>
              <w:marTop w:val="0"/>
              <w:marBottom w:val="0"/>
              <w:divBdr>
                <w:top w:val="none" w:sz="0" w:space="0" w:color="auto"/>
                <w:left w:val="none" w:sz="0" w:space="0" w:color="auto"/>
                <w:bottom w:val="none" w:sz="0" w:space="0" w:color="auto"/>
                <w:right w:val="none" w:sz="0" w:space="0" w:color="auto"/>
              </w:divBdr>
              <w:divsChild>
                <w:div w:id="1441531699">
                  <w:marLeft w:val="0"/>
                  <w:marRight w:val="0"/>
                  <w:marTop w:val="0"/>
                  <w:marBottom w:val="0"/>
                  <w:divBdr>
                    <w:top w:val="none" w:sz="0" w:space="0" w:color="auto"/>
                    <w:left w:val="none" w:sz="0" w:space="0" w:color="auto"/>
                    <w:bottom w:val="none" w:sz="0" w:space="0" w:color="auto"/>
                    <w:right w:val="none" w:sz="0" w:space="0" w:color="auto"/>
                  </w:divBdr>
                  <w:divsChild>
                    <w:div w:id="18490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185672">
          <w:marLeft w:val="0"/>
          <w:marRight w:val="0"/>
          <w:marTop w:val="0"/>
          <w:marBottom w:val="0"/>
          <w:divBdr>
            <w:top w:val="none" w:sz="0" w:space="0" w:color="auto"/>
            <w:left w:val="none" w:sz="0" w:space="0" w:color="auto"/>
            <w:bottom w:val="none" w:sz="0" w:space="0" w:color="auto"/>
            <w:right w:val="none" w:sz="0" w:space="0" w:color="auto"/>
          </w:divBdr>
          <w:divsChild>
            <w:div w:id="744570429">
              <w:marLeft w:val="0"/>
              <w:marRight w:val="0"/>
              <w:marTop w:val="0"/>
              <w:marBottom w:val="0"/>
              <w:divBdr>
                <w:top w:val="none" w:sz="0" w:space="0" w:color="auto"/>
                <w:left w:val="none" w:sz="0" w:space="0" w:color="auto"/>
                <w:bottom w:val="none" w:sz="0" w:space="0" w:color="auto"/>
                <w:right w:val="none" w:sz="0" w:space="0" w:color="auto"/>
              </w:divBdr>
              <w:divsChild>
                <w:div w:id="19748791">
                  <w:marLeft w:val="0"/>
                  <w:marRight w:val="0"/>
                  <w:marTop w:val="0"/>
                  <w:marBottom w:val="0"/>
                  <w:divBdr>
                    <w:top w:val="none" w:sz="0" w:space="0" w:color="auto"/>
                    <w:left w:val="none" w:sz="0" w:space="0" w:color="auto"/>
                    <w:bottom w:val="none" w:sz="0" w:space="0" w:color="auto"/>
                    <w:right w:val="none" w:sz="0" w:space="0" w:color="auto"/>
                  </w:divBdr>
                  <w:divsChild>
                    <w:div w:id="183194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416073">
      <w:bodyDiv w:val="1"/>
      <w:marLeft w:val="0"/>
      <w:marRight w:val="0"/>
      <w:marTop w:val="0"/>
      <w:marBottom w:val="0"/>
      <w:divBdr>
        <w:top w:val="none" w:sz="0" w:space="0" w:color="auto"/>
        <w:left w:val="none" w:sz="0" w:space="0" w:color="auto"/>
        <w:bottom w:val="none" w:sz="0" w:space="0" w:color="auto"/>
        <w:right w:val="none" w:sz="0" w:space="0" w:color="auto"/>
      </w:divBdr>
    </w:div>
    <w:div w:id="649333371">
      <w:bodyDiv w:val="1"/>
      <w:marLeft w:val="0"/>
      <w:marRight w:val="0"/>
      <w:marTop w:val="0"/>
      <w:marBottom w:val="0"/>
      <w:divBdr>
        <w:top w:val="none" w:sz="0" w:space="0" w:color="auto"/>
        <w:left w:val="none" w:sz="0" w:space="0" w:color="auto"/>
        <w:bottom w:val="none" w:sz="0" w:space="0" w:color="auto"/>
        <w:right w:val="none" w:sz="0" w:space="0" w:color="auto"/>
      </w:divBdr>
    </w:div>
    <w:div w:id="731004699">
      <w:bodyDiv w:val="1"/>
      <w:marLeft w:val="0"/>
      <w:marRight w:val="0"/>
      <w:marTop w:val="0"/>
      <w:marBottom w:val="0"/>
      <w:divBdr>
        <w:top w:val="none" w:sz="0" w:space="0" w:color="auto"/>
        <w:left w:val="none" w:sz="0" w:space="0" w:color="auto"/>
        <w:bottom w:val="none" w:sz="0" w:space="0" w:color="auto"/>
        <w:right w:val="none" w:sz="0" w:space="0" w:color="auto"/>
      </w:divBdr>
    </w:div>
    <w:div w:id="769084519">
      <w:bodyDiv w:val="1"/>
      <w:marLeft w:val="0"/>
      <w:marRight w:val="0"/>
      <w:marTop w:val="0"/>
      <w:marBottom w:val="0"/>
      <w:divBdr>
        <w:top w:val="none" w:sz="0" w:space="0" w:color="auto"/>
        <w:left w:val="none" w:sz="0" w:space="0" w:color="auto"/>
        <w:bottom w:val="none" w:sz="0" w:space="0" w:color="auto"/>
        <w:right w:val="none" w:sz="0" w:space="0" w:color="auto"/>
      </w:divBdr>
    </w:div>
    <w:div w:id="773596290">
      <w:bodyDiv w:val="1"/>
      <w:marLeft w:val="0"/>
      <w:marRight w:val="0"/>
      <w:marTop w:val="0"/>
      <w:marBottom w:val="0"/>
      <w:divBdr>
        <w:top w:val="none" w:sz="0" w:space="0" w:color="auto"/>
        <w:left w:val="none" w:sz="0" w:space="0" w:color="auto"/>
        <w:bottom w:val="none" w:sz="0" w:space="0" w:color="auto"/>
        <w:right w:val="none" w:sz="0" w:space="0" w:color="auto"/>
      </w:divBdr>
    </w:div>
    <w:div w:id="780344342">
      <w:bodyDiv w:val="1"/>
      <w:marLeft w:val="0"/>
      <w:marRight w:val="0"/>
      <w:marTop w:val="0"/>
      <w:marBottom w:val="0"/>
      <w:divBdr>
        <w:top w:val="none" w:sz="0" w:space="0" w:color="auto"/>
        <w:left w:val="none" w:sz="0" w:space="0" w:color="auto"/>
        <w:bottom w:val="none" w:sz="0" w:space="0" w:color="auto"/>
        <w:right w:val="none" w:sz="0" w:space="0" w:color="auto"/>
      </w:divBdr>
    </w:div>
    <w:div w:id="843319014">
      <w:bodyDiv w:val="1"/>
      <w:marLeft w:val="0"/>
      <w:marRight w:val="0"/>
      <w:marTop w:val="0"/>
      <w:marBottom w:val="0"/>
      <w:divBdr>
        <w:top w:val="none" w:sz="0" w:space="0" w:color="auto"/>
        <w:left w:val="none" w:sz="0" w:space="0" w:color="auto"/>
        <w:bottom w:val="none" w:sz="0" w:space="0" w:color="auto"/>
        <w:right w:val="none" w:sz="0" w:space="0" w:color="auto"/>
      </w:divBdr>
    </w:div>
    <w:div w:id="884633847">
      <w:bodyDiv w:val="1"/>
      <w:marLeft w:val="0"/>
      <w:marRight w:val="0"/>
      <w:marTop w:val="0"/>
      <w:marBottom w:val="0"/>
      <w:divBdr>
        <w:top w:val="none" w:sz="0" w:space="0" w:color="auto"/>
        <w:left w:val="none" w:sz="0" w:space="0" w:color="auto"/>
        <w:bottom w:val="none" w:sz="0" w:space="0" w:color="auto"/>
        <w:right w:val="none" w:sz="0" w:space="0" w:color="auto"/>
      </w:divBdr>
    </w:div>
    <w:div w:id="1018579575">
      <w:bodyDiv w:val="1"/>
      <w:marLeft w:val="0"/>
      <w:marRight w:val="0"/>
      <w:marTop w:val="0"/>
      <w:marBottom w:val="0"/>
      <w:divBdr>
        <w:top w:val="none" w:sz="0" w:space="0" w:color="auto"/>
        <w:left w:val="none" w:sz="0" w:space="0" w:color="auto"/>
        <w:bottom w:val="none" w:sz="0" w:space="0" w:color="auto"/>
        <w:right w:val="none" w:sz="0" w:space="0" w:color="auto"/>
      </w:divBdr>
    </w:div>
    <w:div w:id="1031607802">
      <w:bodyDiv w:val="1"/>
      <w:marLeft w:val="0"/>
      <w:marRight w:val="0"/>
      <w:marTop w:val="0"/>
      <w:marBottom w:val="0"/>
      <w:divBdr>
        <w:top w:val="none" w:sz="0" w:space="0" w:color="auto"/>
        <w:left w:val="none" w:sz="0" w:space="0" w:color="auto"/>
        <w:bottom w:val="none" w:sz="0" w:space="0" w:color="auto"/>
        <w:right w:val="none" w:sz="0" w:space="0" w:color="auto"/>
      </w:divBdr>
    </w:div>
    <w:div w:id="1053433635">
      <w:bodyDiv w:val="1"/>
      <w:marLeft w:val="0"/>
      <w:marRight w:val="0"/>
      <w:marTop w:val="0"/>
      <w:marBottom w:val="0"/>
      <w:divBdr>
        <w:top w:val="none" w:sz="0" w:space="0" w:color="auto"/>
        <w:left w:val="none" w:sz="0" w:space="0" w:color="auto"/>
        <w:bottom w:val="none" w:sz="0" w:space="0" w:color="auto"/>
        <w:right w:val="none" w:sz="0" w:space="0" w:color="auto"/>
      </w:divBdr>
    </w:div>
    <w:div w:id="1086339350">
      <w:bodyDiv w:val="1"/>
      <w:marLeft w:val="0"/>
      <w:marRight w:val="0"/>
      <w:marTop w:val="0"/>
      <w:marBottom w:val="0"/>
      <w:divBdr>
        <w:top w:val="none" w:sz="0" w:space="0" w:color="auto"/>
        <w:left w:val="none" w:sz="0" w:space="0" w:color="auto"/>
        <w:bottom w:val="none" w:sz="0" w:space="0" w:color="auto"/>
        <w:right w:val="none" w:sz="0" w:space="0" w:color="auto"/>
      </w:divBdr>
    </w:div>
    <w:div w:id="1110318986">
      <w:bodyDiv w:val="1"/>
      <w:marLeft w:val="0"/>
      <w:marRight w:val="0"/>
      <w:marTop w:val="0"/>
      <w:marBottom w:val="0"/>
      <w:divBdr>
        <w:top w:val="none" w:sz="0" w:space="0" w:color="auto"/>
        <w:left w:val="none" w:sz="0" w:space="0" w:color="auto"/>
        <w:bottom w:val="none" w:sz="0" w:space="0" w:color="auto"/>
        <w:right w:val="none" w:sz="0" w:space="0" w:color="auto"/>
      </w:divBdr>
    </w:div>
    <w:div w:id="1116369043">
      <w:bodyDiv w:val="1"/>
      <w:marLeft w:val="0"/>
      <w:marRight w:val="0"/>
      <w:marTop w:val="0"/>
      <w:marBottom w:val="0"/>
      <w:divBdr>
        <w:top w:val="none" w:sz="0" w:space="0" w:color="auto"/>
        <w:left w:val="none" w:sz="0" w:space="0" w:color="auto"/>
        <w:bottom w:val="none" w:sz="0" w:space="0" w:color="auto"/>
        <w:right w:val="none" w:sz="0" w:space="0" w:color="auto"/>
      </w:divBdr>
    </w:div>
    <w:div w:id="1193417918">
      <w:bodyDiv w:val="1"/>
      <w:marLeft w:val="0"/>
      <w:marRight w:val="0"/>
      <w:marTop w:val="0"/>
      <w:marBottom w:val="0"/>
      <w:divBdr>
        <w:top w:val="none" w:sz="0" w:space="0" w:color="auto"/>
        <w:left w:val="none" w:sz="0" w:space="0" w:color="auto"/>
        <w:bottom w:val="none" w:sz="0" w:space="0" w:color="auto"/>
        <w:right w:val="none" w:sz="0" w:space="0" w:color="auto"/>
      </w:divBdr>
    </w:div>
    <w:div w:id="1220895671">
      <w:bodyDiv w:val="1"/>
      <w:marLeft w:val="0"/>
      <w:marRight w:val="0"/>
      <w:marTop w:val="0"/>
      <w:marBottom w:val="0"/>
      <w:divBdr>
        <w:top w:val="none" w:sz="0" w:space="0" w:color="auto"/>
        <w:left w:val="none" w:sz="0" w:space="0" w:color="auto"/>
        <w:bottom w:val="none" w:sz="0" w:space="0" w:color="auto"/>
        <w:right w:val="none" w:sz="0" w:space="0" w:color="auto"/>
      </w:divBdr>
      <w:divsChild>
        <w:div w:id="1982229787">
          <w:marLeft w:val="0"/>
          <w:marRight w:val="0"/>
          <w:marTop w:val="0"/>
          <w:marBottom w:val="0"/>
          <w:divBdr>
            <w:top w:val="none" w:sz="0" w:space="0" w:color="auto"/>
            <w:left w:val="none" w:sz="0" w:space="0" w:color="auto"/>
            <w:bottom w:val="none" w:sz="0" w:space="0" w:color="auto"/>
            <w:right w:val="none" w:sz="0" w:space="0" w:color="auto"/>
          </w:divBdr>
          <w:divsChild>
            <w:div w:id="771897444">
              <w:marLeft w:val="0"/>
              <w:marRight w:val="0"/>
              <w:marTop w:val="0"/>
              <w:marBottom w:val="0"/>
              <w:divBdr>
                <w:top w:val="none" w:sz="0" w:space="0" w:color="auto"/>
                <w:left w:val="none" w:sz="0" w:space="0" w:color="auto"/>
                <w:bottom w:val="none" w:sz="0" w:space="0" w:color="auto"/>
                <w:right w:val="none" w:sz="0" w:space="0" w:color="auto"/>
              </w:divBdr>
              <w:divsChild>
                <w:div w:id="24237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72657">
      <w:bodyDiv w:val="1"/>
      <w:marLeft w:val="0"/>
      <w:marRight w:val="0"/>
      <w:marTop w:val="0"/>
      <w:marBottom w:val="0"/>
      <w:divBdr>
        <w:top w:val="none" w:sz="0" w:space="0" w:color="auto"/>
        <w:left w:val="none" w:sz="0" w:space="0" w:color="auto"/>
        <w:bottom w:val="none" w:sz="0" w:space="0" w:color="auto"/>
        <w:right w:val="none" w:sz="0" w:space="0" w:color="auto"/>
      </w:divBdr>
    </w:div>
    <w:div w:id="1351570101">
      <w:bodyDiv w:val="1"/>
      <w:marLeft w:val="0"/>
      <w:marRight w:val="0"/>
      <w:marTop w:val="0"/>
      <w:marBottom w:val="0"/>
      <w:divBdr>
        <w:top w:val="none" w:sz="0" w:space="0" w:color="auto"/>
        <w:left w:val="none" w:sz="0" w:space="0" w:color="auto"/>
        <w:bottom w:val="none" w:sz="0" w:space="0" w:color="auto"/>
        <w:right w:val="none" w:sz="0" w:space="0" w:color="auto"/>
      </w:divBdr>
    </w:div>
    <w:div w:id="1354266692">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413892842">
      <w:bodyDiv w:val="1"/>
      <w:marLeft w:val="0"/>
      <w:marRight w:val="0"/>
      <w:marTop w:val="0"/>
      <w:marBottom w:val="0"/>
      <w:divBdr>
        <w:top w:val="none" w:sz="0" w:space="0" w:color="auto"/>
        <w:left w:val="none" w:sz="0" w:space="0" w:color="auto"/>
        <w:bottom w:val="none" w:sz="0" w:space="0" w:color="auto"/>
        <w:right w:val="none" w:sz="0" w:space="0" w:color="auto"/>
      </w:divBdr>
    </w:div>
    <w:div w:id="1542864011">
      <w:bodyDiv w:val="1"/>
      <w:marLeft w:val="0"/>
      <w:marRight w:val="0"/>
      <w:marTop w:val="0"/>
      <w:marBottom w:val="0"/>
      <w:divBdr>
        <w:top w:val="none" w:sz="0" w:space="0" w:color="auto"/>
        <w:left w:val="none" w:sz="0" w:space="0" w:color="auto"/>
        <w:bottom w:val="none" w:sz="0" w:space="0" w:color="auto"/>
        <w:right w:val="none" w:sz="0" w:space="0" w:color="auto"/>
      </w:divBdr>
    </w:div>
    <w:div w:id="1629895848">
      <w:bodyDiv w:val="1"/>
      <w:marLeft w:val="0"/>
      <w:marRight w:val="0"/>
      <w:marTop w:val="0"/>
      <w:marBottom w:val="0"/>
      <w:divBdr>
        <w:top w:val="none" w:sz="0" w:space="0" w:color="auto"/>
        <w:left w:val="none" w:sz="0" w:space="0" w:color="auto"/>
        <w:bottom w:val="none" w:sz="0" w:space="0" w:color="auto"/>
        <w:right w:val="none" w:sz="0" w:space="0" w:color="auto"/>
      </w:divBdr>
    </w:div>
    <w:div w:id="1637447419">
      <w:bodyDiv w:val="1"/>
      <w:marLeft w:val="0"/>
      <w:marRight w:val="0"/>
      <w:marTop w:val="0"/>
      <w:marBottom w:val="0"/>
      <w:divBdr>
        <w:top w:val="none" w:sz="0" w:space="0" w:color="auto"/>
        <w:left w:val="none" w:sz="0" w:space="0" w:color="auto"/>
        <w:bottom w:val="none" w:sz="0" w:space="0" w:color="auto"/>
        <w:right w:val="none" w:sz="0" w:space="0" w:color="auto"/>
      </w:divBdr>
    </w:div>
    <w:div w:id="1648778580">
      <w:bodyDiv w:val="1"/>
      <w:marLeft w:val="0"/>
      <w:marRight w:val="0"/>
      <w:marTop w:val="0"/>
      <w:marBottom w:val="0"/>
      <w:divBdr>
        <w:top w:val="none" w:sz="0" w:space="0" w:color="auto"/>
        <w:left w:val="none" w:sz="0" w:space="0" w:color="auto"/>
        <w:bottom w:val="none" w:sz="0" w:space="0" w:color="auto"/>
        <w:right w:val="none" w:sz="0" w:space="0" w:color="auto"/>
      </w:divBdr>
    </w:div>
    <w:div w:id="1660960113">
      <w:bodyDiv w:val="1"/>
      <w:marLeft w:val="0"/>
      <w:marRight w:val="0"/>
      <w:marTop w:val="0"/>
      <w:marBottom w:val="0"/>
      <w:divBdr>
        <w:top w:val="none" w:sz="0" w:space="0" w:color="auto"/>
        <w:left w:val="none" w:sz="0" w:space="0" w:color="auto"/>
        <w:bottom w:val="none" w:sz="0" w:space="0" w:color="auto"/>
        <w:right w:val="none" w:sz="0" w:space="0" w:color="auto"/>
      </w:divBdr>
    </w:div>
    <w:div w:id="1728917355">
      <w:bodyDiv w:val="1"/>
      <w:marLeft w:val="0"/>
      <w:marRight w:val="0"/>
      <w:marTop w:val="0"/>
      <w:marBottom w:val="0"/>
      <w:divBdr>
        <w:top w:val="none" w:sz="0" w:space="0" w:color="auto"/>
        <w:left w:val="none" w:sz="0" w:space="0" w:color="auto"/>
        <w:bottom w:val="none" w:sz="0" w:space="0" w:color="auto"/>
        <w:right w:val="none" w:sz="0" w:space="0" w:color="auto"/>
      </w:divBdr>
    </w:div>
    <w:div w:id="1736199796">
      <w:bodyDiv w:val="1"/>
      <w:marLeft w:val="0"/>
      <w:marRight w:val="0"/>
      <w:marTop w:val="0"/>
      <w:marBottom w:val="0"/>
      <w:divBdr>
        <w:top w:val="none" w:sz="0" w:space="0" w:color="auto"/>
        <w:left w:val="none" w:sz="0" w:space="0" w:color="auto"/>
        <w:bottom w:val="none" w:sz="0" w:space="0" w:color="auto"/>
        <w:right w:val="none" w:sz="0" w:space="0" w:color="auto"/>
      </w:divBdr>
    </w:div>
    <w:div w:id="1754282215">
      <w:bodyDiv w:val="1"/>
      <w:marLeft w:val="0"/>
      <w:marRight w:val="0"/>
      <w:marTop w:val="0"/>
      <w:marBottom w:val="0"/>
      <w:divBdr>
        <w:top w:val="none" w:sz="0" w:space="0" w:color="auto"/>
        <w:left w:val="none" w:sz="0" w:space="0" w:color="auto"/>
        <w:bottom w:val="none" w:sz="0" w:space="0" w:color="auto"/>
        <w:right w:val="none" w:sz="0" w:space="0" w:color="auto"/>
      </w:divBdr>
    </w:div>
    <w:div w:id="1773353266">
      <w:bodyDiv w:val="1"/>
      <w:marLeft w:val="0"/>
      <w:marRight w:val="0"/>
      <w:marTop w:val="0"/>
      <w:marBottom w:val="0"/>
      <w:divBdr>
        <w:top w:val="none" w:sz="0" w:space="0" w:color="auto"/>
        <w:left w:val="none" w:sz="0" w:space="0" w:color="auto"/>
        <w:bottom w:val="none" w:sz="0" w:space="0" w:color="auto"/>
        <w:right w:val="none" w:sz="0" w:space="0" w:color="auto"/>
      </w:divBdr>
    </w:div>
    <w:div w:id="1780023756">
      <w:bodyDiv w:val="1"/>
      <w:marLeft w:val="0"/>
      <w:marRight w:val="0"/>
      <w:marTop w:val="0"/>
      <w:marBottom w:val="0"/>
      <w:divBdr>
        <w:top w:val="none" w:sz="0" w:space="0" w:color="auto"/>
        <w:left w:val="none" w:sz="0" w:space="0" w:color="auto"/>
        <w:bottom w:val="none" w:sz="0" w:space="0" w:color="auto"/>
        <w:right w:val="none" w:sz="0" w:space="0" w:color="auto"/>
      </w:divBdr>
      <w:divsChild>
        <w:div w:id="1969049668">
          <w:marLeft w:val="0"/>
          <w:marRight w:val="0"/>
          <w:marTop w:val="0"/>
          <w:marBottom w:val="0"/>
          <w:divBdr>
            <w:top w:val="none" w:sz="0" w:space="0" w:color="auto"/>
            <w:left w:val="none" w:sz="0" w:space="0" w:color="auto"/>
            <w:bottom w:val="none" w:sz="0" w:space="0" w:color="auto"/>
            <w:right w:val="none" w:sz="0" w:space="0" w:color="auto"/>
          </w:divBdr>
          <w:divsChild>
            <w:div w:id="190922783">
              <w:marLeft w:val="0"/>
              <w:marRight w:val="0"/>
              <w:marTop w:val="0"/>
              <w:marBottom w:val="0"/>
              <w:divBdr>
                <w:top w:val="none" w:sz="0" w:space="0" w:color="auto"/>
                <w:left w:val="none" w:sz="0" w:space="0" w:color="auto"/>
                <w:bottom w:val="none" w:sz="0" w:space="0" w:color="auto"/>
                <w:right w:val="none" w:sz="0" w:space="0" w:color="auto"/>
              </w:divBdr>
              <w:divsChild>
                <w:div w:id="136297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377702">
      <w:bodyDiv w:val="1"/>
      <w:marLeft w:val="0"/>
      <w:marRight w:val="0"/>
      <w:marTop w:val="0"/>
      <w:marBottom w:val="0"/>
      <w:divBdr>
        <w:top w:val="none" w:sz="0" w:space="0" w:color="auto"/>
        <w:left w:val="none" w:sz="0" w:space="0" w:color="auto"/>
        <w:bottom w:val="none" w:sz="0" w:space="0" w:color="auto"/>
        <w:right w:val="none" w:sz="0" w:space="0" w:color="auto"/>
      </w:divBdr>
    </w:div>
    <w:div w:id="1918175461">
      <w:bodyDiv w:val="1"/>
      <w:marLeft w:val="0"/>
      <w:marRight w:val="0"/>
      <w:marTop w:val="0"/>
      <w:marBottom w:val="0"/>
      <w:divBdr>
        <w:top w:val="none" w:sz="0" w:space="0" w:color="auto"/>
        <w:left w:val="none" w:sz="0" w:space="0" w:color="auto"/>
        <w:bottom w:val="none" w:sz="0" w:space="0" w:color="auto"/>
        <w:right w:val="none" w:sz="0" w:space="0" w:color="auto"/>
      </w:divBdr>
    </w:div>
    <w:div w:id="1938905578">
      <w:bodyDiv w:val="1"/>
      <w:marLeft w:val="0"/>
      <w:marRight w:val="0"/>
      <w:marTop w:val="0"/>
      <w:marBottom w:val="0"/>
      <w:divBdr>
        <w:top w:val="none" w:sz="0" w:space="0" w:color="auto"/>
        <w:left w:val="none" w:sz="0" w:space="0" w:color="auto"/>
        <w:bottom w:val="none" w:sz="0" w:space="0" w:color="auto"/>
        <w:right w:val="none" w:sz="0" w:space="0" w:color="auto"/>
      </w:divBdr>
    </w:div>
    <w:div w:id="2005694647">
      <w:bodyDiv w:val="1"/>
      <w:marLeft w:val="0"/>
      <w:marRight w:val="0"/>
      <w:marTop w:val="0"/>
      <w:marBottom w:val="0"/>
      <w:divBdr>
        <w:top w:val="none" w:sz="0" w:space="0" w:color="auto"/>
        <w:left w:val="none" w:sz="0" w:space="0" w:color="auto"/>
        <w:bottom w:val="none" w:sz="0" w:space="0" w:color="auto"/>
        <w:right w:val="none" w:sz="0" w:space="0" w:color="auto"/>
      </w:divBdr>
    </w:div>
    <w:div w:id="2029135332">
      <w:bodyDiv w:val="1"/>
      <w:marLeft w:val="0"/>
      <w:marRight w:val="0"/>
      <w:marTop w:val="0"/>
      <w:marBottom w:val="0"/>
      <w:divBdr>
        <w:top w:val="none" w:sz="0" w:space="0" w:color="auto"/>
        <w:left w:val="none" w:sz="0" w:space="0" w:color="auto"/>
        <w:bottom w:val="none" w:sz="0" w:space="0" w:color="auto"/>
        <w:right w:val="none" w:sz="0" w:space="0" w:color="auto"/>
      </w:divBdr>
    </w:div>
    <w:div w:id="2062168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inddx.org/dx-pipeline-statu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A73F0-B16B-4DF3-B675-5A4B9D3A0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447</Words>
  <Characters>59551</Characters>
  <Application>Microsoft Office Word</Application>
  <DocSecurity>4</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orld Health Organization</Company>
  <LinksUpToDate>false</LinksUpToDate>
  <CharactersWithSpaces>6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vandhi Nathavitharana</dc:creator>
  <cp:keywords/>
  <dc:description/>
  <cp:lastModifiedBy>Julie Franco</cp:lastModifiedBy>
  <cp:revision>2</cp:revision>
  <dcterms:created xsi:type="dcterms:W3CDTF">2019-10-16T08:17:00Z</dcterms:created>
  <dcterms:modified xsi:type="dcterms:W3CDTF">2019-10-16T08:17:00Z</dcterms:modified>
</cp:coreProperties>
</file>